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648D879" w:rsidR="008F2AE9" w:rsidRDefault="00A02EEA" w:rsidP="00972812">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29E261DE" w:rsidR="008F2AE9" w:rsidRDefault="00EB4ADC" w:rsidP="00972812">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162CF25F"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commentRangeStart w:id="0"/>
      <w:r w:rsidR="00147B63">
        <w:t>(</w:t>
      </w:r>
      <w:proofErr w:type="spellStart"/>
      <w:r w:rsidR="001837E5">
        <w:t>Loewe’s</w:t>
      </w:r>
      <w:proofErr w:type="spellEnd"/>
      <w:r w:rsidR="001837E5">
        <w:t xml:space="preserve"> </w:t>
      </w:r>
      <w:proofErr w:type="spellStart"/>
      <w:r w:rsidR="001837E5" w:rsidRPr="001837E5">
        <w:rPr>
          <w:i/>
          <w:iCs w:val="0"/>
        </w:rPr>
        <w:t>Recommender</w:t>
      </w:r>
      <w:proofErr w:type="spellEnd"/>
      <w:r w:rsidR="001837E5" w:rsidRPr="001837E5">
        <w:rPr>
          <w:i/>
          <w:iCs w:val="0"/>
        </w:rPr>
        <w:t xml:space="preserve"> System</w:t>
      </w:r>
      <w:r w:rsidR="00147B63">
        <w:t>)</w:t>
      </w:r>
      <w:commentRangeEnd w:id="0"/>
      <w:r w:rsidR="00147B63">
        <w:rPr>
          <w:rStyle w:val="Refdecomentrio"/>
        </w:rPr>
        <w:commentReference w:id="0"/>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1B6099F4"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1D3D9F">
        <w:rPr>
          <w:lang w:val="en-US"/>
        </w:rPr>
        <w:t>Sistemas</w:t>
      </w:r>
      <w:proofErr w:type="spellEnd"/>
      <w:r w:rsidR="007242D1" w:rsidRPr="001D3D9F">
        <w:rPr>
          <w:lang w:val="en-US"/>
        </w:rPr>
        <w:t xml:space="preserve"> de </w:t>
      </w:r>
      <w:proofErr w:type="spellStart"/>
      <w:r w:rsidR="007242D1" w:rsidRPr="001D3D9F">
        <w:rPr>
          <w:lang w:val="en-US"/>
        </w:rPr>
        <w:t>recomendação</w:t>
      </w:r>
      <w:proofErr w:type="spellEnd"/>
      <w:r w:rsidR="007242D1" w:rsidRPr="001D3D9F">
        <w:rPr>
          <w:lang w:val="en-US"/>
        </w:rPr>
        <w:t xml:space="preserve"> musical. </w:t>
      </w:r>
      <w:r w:rsidR="00147B63" w:rsidRPr="004E28B3">
        <w:rPr>
          <w:i/>
          <w:iCs w:val="0"/>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commentRangeStart w:id="1"/>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
      <w:r w:rsidR="00147B63">
        <w:rPr>
          <w:rStyle w:val="Refdecomentrio"/>
        </w:rPr>
        <w:commentReference w:id="1"/>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B484AD2" w:rsidR="008F2AE9" w:rsidRPr="0017416A" w:rsidRDefault="008F2AE9" w:rsidP="00972812">
      <w:pPr>
        <w:pStyle w:val="Palavras-chave"/>
        <w:rPr>
          <w:lang w:val="en-US"/>
        </w:rPr>
      </w:pPr>
      <w:r w:rsidRPr="003665B2">
        <w:rPr>
          <w:lang w:val="en-US"/>
        </w:rPr>
        <w:t xml:space="preserve">Keywords: </w:t>
      </w:r>
      <w:proofErr w:type="spellStart"/>
      <w:r w:rsidR="00E1249D" w:rsidRPr="00E1249D">
        <w:rPr>
          <w:lang w:val="en-US"/>
        </w:rPr>
        <w:t>RecSys</w:t>
      </w:r>
      <w:proofErr w:type="spellEnd"/>
      <w:r w:rsidR="00E1249D" w:rsidRPr="00E1249D">
        <w:rPr>
          <w:lang w:val="en-US"/>
        </w:rPr>
        <w:t xml:space="preserve">.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0A9A9E28" w14:textId="7C2599DA" w:rsidR="00F53E2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5B553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08B340DB" w14:textId="71BE4920" w:rsidR="00F53E24"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5B553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5B553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5B553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5B553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5B553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5B553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5B553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5B553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5B553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5B553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5B553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5B553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5B553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5B553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5B553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5B553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5B553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5B553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5B553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972812">
      <w:r>
        <w:fldChar w:fldCharType="end"/>
      </w:r>
    </w:p>
    <w:p w14:paraId="661C36CD" w14:textId="77777777" w:rsidR="008F2AE9" w:rsidRDefault="008F2AE9" w:rsidP="00972812">
      <w:pPr>
        <w:sectPr w:rsidR="008F2AE9">
          <w:headerReference w:type="even" r:id="rId11"/>
          <w:headerReference w:type="default" r:id="rId12"/>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2" w:name="_Toc53928594"/>
      <w:bookmarkStart w:id="3" w:name="_Toc55260940"/>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Sistemas de recomendação (</w:t>
      </w:r>
      <w:proofErr w:type="spellStart"/>
      <w:r>
        <w:t>RecSys</w:t>
      </w:r>
      <w:proofErr w:type="spellEnd"/>
      <w:r>
        <w:t xml:space="preserve"> - </w:t>
      </w:r>
      <w:proofErr w:type="spellStart"/>
      <w:r w:rsidRPr="004D6111">
        <w:rPr>
          <w:i/>
          <w:iCs w:val="0"/>
        </w:rPr>
        <w:t>Recommender</w:t>
      </w:r>
      <w:proofErr w:type="spellEnd"/>
      <w:r w:rsidRPr="004D6111">
        <w:rPr>
          <w:i/>
          <w:iCs w:val="0"/>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418AA271" w:rsidR="00076C7E" w:rsidRPr="00870D6F" w:rsidRDefault="00076C7E" w:rsidP="00972812">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0C64DA93"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7D2A2285"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6465BB6C" w:rsidR="00076C7E" w:rsidRDefault="00076C7E" w:rsidP="00972812">
      <w:pPr>
        <w:pStyle w:val="TextodoTrabalho"/>
      </w:pPr>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5A6CA230" w:rsidR="00DA05B5" w:rsidRDefault="00DA05B5" w:rsidP="00972812">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D6111">
        <w:rPr>
          <w:i/>
          <w:iCs w:val="0"/>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08F90CC"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D6111">
        <w:rPr>
          <w:i/>
          <w:iCs w:val="0"/>
        </w:rPr>
        <w:t>streaming</w:t>
      </w:r>
      <w:r>
        <w:t xml:space="preserve"> musical, as pessoas passaram a consumir mais os sistemas de </w:t>
      </w:r>
      <w:r w:rsidRPr="004D6111">
        <w:rPr>
          <w:i/>
          <w:iCs w:val="0"/>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D6111">
        <w:rPr>
          <w:i/>
          <w:iCs w:val="0"/>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D6111">
        <w:rPr>
          <w:i/>
          <w:iCs w:val="0"/>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4D6111">
        <w:rPr>
          <w:i/>
          <w:iCs w:val="0"/>
        </w:rPr>
        <w:t>streaming</w:t>
      </w:r>
      <w:r>
        <w:t xml:space="preserve"> de áudio, mais especificamente, o </w:t>
      </w:r>
      <w:r w:rsidRPr="004D6111">
        <w:rPr>
          <w:i/>
          <w:iCs w:val="0"/>
        </w:rPr>
        <w:t>streaming</w:t>
      </w:r>
      <w:r>
        <w:t xml:space="preserve"> disponível nas APIs da ferramenta </w:t>
      </w:r>
      <w:proofErr w:type="spellStart"/>
      <w:r>
        <w:t>Spotify</w:t>
      </w:r>
      <w:proofErr w:type="spellEnd"/>
      <w:r>
        <w:t>.</w:t>
      </w:r>
    </w:p>
    <w:p w14:paraId="38DA1F60" w14:textId="47F729EE" w:rsidR="00DA05B5" w:rsidRDefault="00DA05B5" w:rsidP="00972812">
      <w:pPr>
        <w:pStyle w:val="TextodoTrabalho"/>
      </w:pPr>
      <w:r>
        <w:t xml:space="preserve">Dentro dos sistemas de </w:t>
      </w:r>
      <w:r w:rsidRPr="004D6111">
        <w:rPr>
          <w:i/>
          <w:iCs w:val="0"/>
        </w:rPr>
        <w:t>streaming</w:t>
      </w:r>
      <w:r>
        <w:t xml:space="preserve">, existe o </w:t>
      </w:r>
      <w:r w:rsidRPr="004D6111">
        <w:rPr>
          <w:i/>
          <w:iCs w:val="0"/>
        </w:rPr>
        <w:t>streaming</w:t>
      </w:r>
      <w:r>
        <w:t xml:space="preserve"> de áudio que é semelhante a transmissão de rádio tradicional, exceto que é utilizada a internet para enviar e receber os áudios, ao invés de utilizar ondas aéreas. Assim como o ato de ligar um rádio, o </w:t>
      </w:r>
      <w:r w:rsidRPr="004D6111">
        <w:rPr>
          <w:i/>
          <w:iCs w:val="0"/>
        </w:rPr>
        <w:t>streaming</w:t>
      </w:r>
      <w:r>
        <w:t xml:space="preserve"> de áudio é reproduzido em tempo real, o que é muito mais conveniente do que baixar uma música online e então consumi-la</w:t>
      </w:r>
      <w:r w:rsidR="000D1CE9">
        <w:t xml:space="preserve"> </w:t>
      </w:r>
      <w:commentRangeStart w:id="4"/>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4"/>
      <w:r w:rsidR="00463D35">
        <w:rPr>
          <w:rStyle w:val="Refdecomentrio"/>
        </w:rPr>
        <w:commentReference w:id="4"/>
      </w:r>
      <w:r>
        <w:t>.</w:t>
      </w:r>
    </w:p>
    <w:p w14:paraId="5220D833" w14:textId="77777777" w:rsidR="00353CE6" w:rsidRDefault="00463D35" w:rsidP="00C714CD">
      <w:pPr>
        <w:pStyle w:val="Ttulo2"/>
      </w:pPr>
      <w:commentRangeStart w:id="5"/>
      <w:r>
        <w:t xml:space="preserve">Objetivo Geral </w:t>
      </w:r>
      <w:commentRangeEnd w:id="5"/>
    </w:p>
    <w:p w14:paraId="70106CBE" w14:textId="287D76BC" w:rsidR="00463D35" w:rsidRDefault="00353CE6" w:rsidP="009E4EBC">
      <w:r>
        <w:tab/>
      </w:r>
      <w:r w:rsidR="00463D35">
        <w:rPr>
          <w:rStyle w:val="Refdecomentrio"/>
        </w:rPr>
        <w:commentReference w:id="5"/>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C714CD">
      <w:pPr>
        <w:pStyle w:val="Ttulo2"/>
      </w:pPr>
      <w:commentRangeStart w:id="6"/>
      <w:r>
        <w:t>Objetivos Específicos</w:t>
      </w:r>
      <w:commentRangeEnd w:id="6"/>
      <w:r>
        <w:rPr>
          <w:rStyle w:val="Refdecomentrio"/>
        </w:rPr>
        <w:commentReference w:id="6"/>
      </w:r>
    </w:p>
    <w:p w14:paraId="15E22891" w14:textId="77777777" w:rsidR="00443CAD" w:rsidRDefault="00443CAD" w:rsidP="00443CAD">
      <w:pPr>
        <w:keepNext w:val="0"/>
        <w:numPr>
          <w:ilvl w:val="0"/>
          <w:numId w:val="30"/>
        </w:numPr>
        <w:tabs>
          <w:tab w:val="clear" w:pos="851"/>
        </w:tabs>
      </w:pPr>
      <w:r>
        <w:t xml:space="preserve">Investigar APIs de Serviços de </w:t>
      </w:r>
      <w:r w:rsidRPr="00B2550E">
        <w:rPr>
          <w:i/>
        </w:rPr>
        <w:t>Streamings</w:t>
      </w:r>
      <w:r>
        <w:t xml:space="preserve"> Musicais.</w:t>
      </w:r>
    </w:p>
    <w:p w14:paraId="203AF9C0" w14:textId="77777777" w:rsidR="00443CAD" w:rsidRPr="00006A05" w:rsidRDefault="00443CAD" w:rsidP="00443CAD">
      <w:pPr>
        <w:keepNext w:val="0"/>
        <w:numPr>
          <w:ilvl w:val="0"/>
          <w:numId w:val="30"/>
        </w:numPr>
        <w:tabs>
          <w:tab w:val="clear" w:pos="851"/>
        </w:tabs>
      </w:pPr>
      <w:r w:rsidRPr="00006A05">
        <w:t>Selecionar a API a ser utilizada no sistema de recomendação.</w:t>
      </w:r>
    </w:p>
    <w:p w14:paraId="118C01A3" w14:textId="77777777" w:rsidR="00443CAD" w:rsidRPr="00006A05" w:rsidRDefault="00443CAD" w:rsidP="00443CAD">
      <w:pPr>
        <w:keepNext w:val="0"/>
        <w:numPr>
          <w:ilvl w:val="0"/>
          <w:numId w:val="30"/>
        </w:numPr>
        <w:tabs>
          <w:tab w:val="clear" w:pos="851"/>
        </w:tabs>
      </w:pPr>
      <w:r w:rsidRPr="00006A05">
        <w:t>Definir os contextos de ambiente a serem utilizados no sistema.</w:t>
      </w:r>
    </w:p>
    <w:p w14:paraId="4327773F" w14:textId="77777777" w:rsidR="00443CAD" w:rsidRPr="00006A05" w:rsidRDefault="00443CAD" w:rsidP="00443CAD">
      <w:pPr>
        <w:keepNext w:val="0"/>
        <w:numPr>
          <w:ilvl w:val="0"/>
          <w:numId w:val="30"/>
        </w:numPr>
        <w:tabs>
          <w:tab w:val="clear" w:pos="851"/>
        </w:tabs>
      </w:pPr>
      <w:r w:rsidRPr="00006A05">
        <w:t>Definir os contextos comportamentais do usuário a serem utilizados no sistema.</w:t>
      </w:r>
    </w:p>
    <w:p w14:paraId="5C168C18" w14:textId="77777777" w:rsidR="00443CAD" w:rsidRPr="00006A05" w:rsidRDefault="00443CAD" w:rsidP="00443CAD">
      <w:pPr>
        <w:keepNext w:val="0"/>
        <w:numPr>
          <w:ilvl w:val="0"/>
          <w:numId w:val="30"/>
        </w:numPr>
        <w:tabs>
          <w:tab w:val="clear" w:pos="851"/>
        </w:tabs>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443CAD">
      <w:pPr>
        <w:keepNext w:val="0"/>
        <w:numPr>
          <w:ilvl w:val="0"/>
          <w:numId w:val="30"/>
        </w:numPr>
        <w:tabs>
          <w:tab w:val="clear" w:pos="851"/>
        </w:tabs>
      </w:pPr>
      <w:r w:rsidRPr="00006A05">
        <w:t>Criar um protótipo do sistema de recomendação.</w:t>
      </w:r>
    </w:p>
    <w:p w14:paraId="6F6BCE9C" w14:textId="6455B7CA" w:rsidR="00443CAD" w:rsidRPr="00443CAD" w:rsidRDefault="00443CAD" w:rsidP="0041738B">
      <w:pPr>
        <w:keepNext w:val="0"/>
        <w:numPr>
          <w:ilvl w:val="0"/>
          <w:numId w:val="30"/>
        </w:numPr>
        <w:tabs>
          <w:tab w:val="clear" w:pos="851"/>
          <w:tab w:val="left" w:pos="284"/>
        </w:tabs>
      </w:pPr>
      <w:r w:rsidRPr="00006A05">
        <w:t>Avaliar o sistema de recomendação com usuários voluntários.</w:t>
      </w:r>
    </w:p>
    <w:p w14:paraId="5FA5B714" w14:textId="4CF4B512" w:rsidR="00850785" w:rsidRDefault="00850785" w:rsidP="00C714CD">
      <w:pPr>
        <w:pStyle w:val="Ttulo2"/>
      </w:pPr>
      <w:commentRangeStart w:id="7"/>
      <w:r>
        <w:t>Metodologia</w:t>
      </w:r>
      <w:commentRangeEnd w:id="7"/>
      <w:r>
        <w:rPr>
          <w:rStyle w:val="Refdecomentrio"/>
        </w:rPr>
        <w:commentReference w:id="7"/>
      </w:r>
    </w:p>
    <w:p w14:paraId="008263D5" w14:textId="2050F87C" w:rsidR="004B66F0" w:rsidRDefault="004B66F0" w:rsidP="004B66F0">
      <w:pPr>
        <w:ind w:firstLine="851"/>
      </w:pPr>
      <w:r>
        <w:t xml:space="preserve">Esse trabalho tem como natureza a pesquisa aplicada, pois através dos conhecimentos estudados de </w:t>
      </w:r>
      <w:proofErr w:type="spellStart"/>
      <w:r w:rsidRPr="00B2550E">
        <w:rPr>
          <w:i/>
        </w:rPr>
        <w:t>RecSys</w:t>
      </w:r>
      <w:proofErr w:type="spellEnd"/>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4B66F0">
      <w:pPr>
        <w:ind w:firstLine="851"/>
      </w:pPr>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8"/>
      <w:commentRangeStart w:id="9"/>
      <w:r>
        <w:t>busc</w:t>
      </w:r>
      <w:r w:rsidR="00D13E3E">
        <w:t>ou</w:t>
      </w:r>
      <w:r>
        <w:t xml:space="preserve"> estudar o funcionamento dos sistemas de recomendação </w:t>
      </w:r>
      <w:r>
        <w:lastRenderedPageBreak/>
        <w:t xml:space="preserve">musicais, por meio </w:t>
      </w:r>
      <w:r w:rsidR="00AE5900">
        <w:t>dos artigos relacionados</w:t>
      </w:r>
      <w:r>
        <w:t>, fazendo com que ela tenha como objetivo um estudo exploratório.</w:t>
      </w:r>
      <w:commentRangeEnd w:id="8"/>
      <w:r>
        <w:rPr>
          <w:rStyle w:val="Refdecomentrio"/>
        </w:rPr>
        <w:commentReference w:id="8"/>
      </w:r>
      <w:commentRangeEnd w:id="9"/>
      <w:r>
        <w:rPr>
          <w:rStyle w:val="Refdecomentrio"/>
        </w:rPr>
        <w:commentReference w:id="9"/>
      </w:r>
    </w:p>
    <w:p w14:paraId="0213546B" w14:textId="20A8E54E" w:rsidR="004B66F0" w:rsidRDefault="002F1A52" w:rsidP="004B66F0">
      <w:pPr>
        <w:ind w:firstLine="708"/>
      </w:pPr>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proofErr w:type="spellStart"/>
      <w:r w:rsidR="004B66F0" w:rsidRPr="00587B62">
        <w:rPr>
          <w:i/>
        </w:rPr>
        <w:t>RecSys</w:t>
      </w:r>
      <w:proofErr w:type="spellEnd"/>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w:t>
      </w:r>
      <w:proofErr w:type="spellStart"/>
      <w:r w:rsidR="004B66F0">
        <w:t>RecSys</w:t>
      </w:r>
      <w:proofErr w:type="spellEnd"/>
      <w:r w:rsidR="004B66F0">
        <w:t>.</w:t>
      </w:r>
    </w:p>
    <w:p w14:paraId="55B980B5" w14:textId="4326CCCB" w:rsidR="00604869" w:rsidRDefault="004B66F0" w:rsidP="00604869">
      <w:pPr>
        <w:ind w:firstLine="708"/>
      </w:pPr>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604869">
      <w:pPr>
        <w:ind w:firstLine="708"/>
      </w:pPr>
      <w:r>
        <w:t>Ao final, esse trabalho procur</w:t>
      </w:r>
      <w:r w:rsidR="00787995">
        <w:t>ou</w:t>
      </w:r>
      <w:r>
        <w:t xml:space="preserve"> responder a seguinte questão: Com base nas músicas conhecidas pelo usuário, é possível aperfeiçoar as recomendações de um sistema, aplicando os conhecimentos de </w:t>
      </w:r>
      <w:proofErr w:type="spellStart"/>
      <w:r>
        <w:t>RecSys</w:t>
      </w:r>
      <w:proofErr w:type="spellEnd"/>
      <w:r>
        <w:t xml:space="preserve"> e utilizando dados de contexto comportamental e de ambiente?</w:t>
      </w:r>
    </w:p>
    <w:p w14:paraId="4AA350D2" w14:textId="4F7C0BAE" w:rsidR="008F2AE9" w:rsidRDefault="00604869" w:rsidP="00604869">
      <w:r>
        <w:tab/>
      </w:r>
      <w:r w:rsidR="00DA05B5">
        <w:t xml:space="preserve">Portanto, de acordo com esse contexto, este trabalho </w:t>
      </w:r>
      <w:commentRangeStart w:id="10"/>
      <w:r w:rsidR="00DA05B5">
        <w:t>construi</w:t>
      </w:r>
      <w:r w:rsidR="00850785">
        <w:t>u</w:t>
      </w:r>
      <w:r w:rsidR="00DA05B5">
        <w:t xml:space="preserve"> </w:t>
      </w:r>
      <w:commentRangeEnd w:id="10"/>
      <w:r w:rsidR="00850785">
        <w:rPr>
          <w:rStyle w:val="Refdecomentrio"/>
        </w:rPr>
        <w:commentReference w:id="10"/>
      </w:r>
      <w:r w:rsidR="00DA05B5">
        <w:t xml:space="preserve">um sistema de recomendação musical, utilizando o contexto comportamental do usuário e o contexto do ambiente onde ele está inserido. Esse contexto </w:t>
      </w:r>
      <w:r w:rsidR="00850785">
        <w:t xml:space="preserve">foi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972812">
      <w:pPr>
        <w:pStyle w:val="TextodoTrabalho"/>
      </w:pPr>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Ttulo1"/>
      </w:pPr>
      <w:bookmarkStart w:id="11" w:name="_Toc55260941"/>
      <w:r>
        <w:lastRenderedPageBreak/>
        <w:t>Trabalhos relacionados</w:t>
      </w:r>
      <w:bookmarkEnd w:id="11"/>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377A3F16" w:rsidR="00A17B09" w:rsidRDefault="00A17B09" w:rsidP="00972812">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972812">
      <w:pPr>
        <w:pStyle w:val="Ttulo2"/>
      </w:pPr>
      <w:bookmarkStart w:id="12" w:name="_Toc55260942"/>
      <w:r>
        <w:t>Levantamento bibliográfico inicial</w:t>
      </w:r>
      <w:bookmarkEnd w:id="12"/>
    </w:p>
    <w:p w14:paraId="40F08AC9" w14:textId="09830545" w:rsidR="00F15F2F" w:rsidRDefault="0062433B" w:rsidP="00972812">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A16272">
        <w:t>Destes</w:t>
      </w:r>
      <w:r w:rsidR="00145F98">
        <w:t>, foram selecionados 2 para serem revisados nesse trabalho.</w:t>
      </w:r>
    </w:p>
    <w:p w14:paraId="576C0CCA" w14:textId="0CFA4C5C" w:rsidR="000033F1" w:rsidRDefault="00F15F2F" w:rsidP="00972812">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3"/>
      <w:r w:rsidR="005345CB">
        <w:t>Contexto</w:t>
      </w:r>
      <w:commentRangeEnd w:id="13"/>
      <w:r w:rsidR="00A16272">
        <w:rPr>
          <w:rStyle w:val="Refdecomentrio"/>
        </w:rPr>
        <w:commentReference w:id="13"/>
      </w:r>
      <w:r w:rsidR="00162F77">
        <w:t>”</w:t>
      </w:r>
      <w:r w:rsidR="002E64DE">
        <w:t>.</w:t>
      </w:r>
      <w:r w:rsidR="00DB7781">
        <w:t xml:space="preserve"> </w:t>
      </w:r>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p>
    <w:p w14:paraId="5F5D1DCB" w14:textId="7975DE6B" w:rsidR="00492B46" w:rsidRDefault="00514BC2" w:rsidP="00972812">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r w:rsidR="00492B46">
        <w:t xml:space="preserve"> </w:t>
      </w:r>
    </w:p>
    <w:p w14:paraId="264C1F33" w14:textId="0904F582" w:rsidR="005A47D6" w:rsidRDefault="00492B46" w:rsidP="00972812">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972812">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4"/>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4"/>
      <w:r w:rsidR="00FC561D">
        <w:rPr>
          <w:rStyle w:val="Refdecomentrio"/>
        </w:rPr>
        <w:commentReference w:id="14"/>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 xml:space="preserve">Esse </w:t>
      </w:r>
      <w:r w:rsidR="00FC561D">
        <w:lastRenderedPageBreak/>
        <w:t>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972812">
      <w:pPr>
        <w:pStyle w:val="Ttulo2"/>
      </w:pPr>
      <w:bookmarkStart w:id="15" w:name="_Toc55260943"/>
      <w:r>
        <w:t>O protocolo d</w:t>
      </w:r>
      <w:r w:rsidR="00765824">
        <w:t>e</w:t>
      </w:r>
      <w:r>
        <w:t xml:space="preserve"> revisão</w:t>
      </w:r>
      <w:bookmarkEnd w:id="15"/>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iCs w:val="0"/>
        </w:rPr>
      </w:pPr>
      <w:proofErr w:type="spellStart"/>
      <w:r w:rsidRPr="004D6111">
        <w:rPr>
          <w:i/>
          <w:iCs w:val="0"/>
        </w:rPr>
        <w:t>RecSys</w:t>
      </w:r>
      <w:proofErr w:type="spellEnd"/>
    </w:p>
    <w:p w14:paraId="26AA3250" w14:textId="2287B641" w:rsidR="008D579B" w:rsidRPr="004D6111" w:rsidRDefault="008D579B" w:rsidP="00972812">
      <w:pPr>
        <w:pStyle w:val="PargrafodaLista"/>
        <w:numPr>
          <w:ilvl w:val="0"/>
          <w:numId w:val="4"/>
        </w:numPr>
        <w:rPr>
          <w:i/>
          <w:iCs w:val="0"/>
          <w:lang w:val="en-US"/>
        </w:rPr>
      </w:pPr>
      <w:r w:rsidRPr="004D6111">
        <w:rPr>
          <w:i/>
          <w:iCs w:val="0"/>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50035A6" w:rsidR="004C6DA1" w:rsidRDefault="00CC24CC" w:rsidP="00972812">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3"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D1109FA"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16" w:name="_Toc55260944"/>
      <w:r w:rsidRPr="004A3A38">
        <w:t>PROCURA NOS MOTORES DE BUSCA</w:t>
      </w:r>
      <w:bookmarkEnd w:id="16"/>
    </w:p>
    <w:p w14:paraId="565BD62B" w14:textId="1A6812B3"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17"/>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7"/>
      <w:r w:rsidR="004A7D8A">
        <w:rPr>
          <w:rStyle w:val="Refdecomentrio"/>
        </w:rPr>
        <w:commentReference w:id="17"/>
      </w:r>
      <w:r w:rsidR="00531803">
        <w:t>ilustram esse processo</w:t>
      </w:r>
      <w:r w:rsidR="00BE1376">
        <w:t xml:space="preserve">. A </w:t>
      </w:r>
      <w:r w:rsidR="00B472EE">
        <w:t>F</w:t>
      </w:r>
      <w:r w:rsidR="00BE1376">
        <w:t xml:space="preserve">igura 1 apresenta a </w:t>
      </w:r>
      <w:proofErr w:type="spellStart"/>
      <w:r w:rsidR="00BE1376">
        <w:t>string</w:t>
      </w:r>
      <w:proofErr w:type="spellEnd"/>
      <w:r w:rsidR="00BE1376">
        <w:t xml:space="preserve"> de busca desenvolvida no motor da ACM, e a</w:t>
      </w:r>
      <w:r w:rsidR="00B472EE">
        <w:t>s</w:t>
      </w:r>
      <w:r w:rsidR="00BE1376">
        <w:t xml:space="preserve"> </w:t>
      </w:r>
      <w:r w:rsidR="00B472EE">
        <w:t xml:space="preserve">Figuras </w:t>
      </w:r>
      <w:r w:rsidR="00BE1376">
        <w:t xml:space="preserve">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77777777" w:rsidR="00B472EE" w:rsidRDefault="00B472EE" w:rsidP="00972812"/>
    <w:p w14:paraId="66299368" w14:textId="6408E41B" w:rsidR="00B472EE" w:rsidRDefault="00B472EE" w:rsidP="004D6111">
      <w:pPr>
        <w:jc w:val="cente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pPr>
        <w:pStyle w:val="Figuras"/>
      </w:pPr>
      <w:commentRangeStart w:id="18"/>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commentRangeEnd w:id="18"/>
      <w:r w:rsidR="00B472EE">
        <w:rPr>
          <w:rStyle w:val="Refdecomentrio"/>
          <w:noProof w:val="0"/>
          <w:lang w:eastAsia="en-US"/>
        </w:rPr>
        <w:commentReference w:id="18"/>
      </w:r>
    </w:p>
    <w:p w14:paraId="47CACF19" w14:textId="3F7BB396" w:rsidR="00B00090" w:rsidRPr="004D6111" w:rsidRDefault="00B472EE" w:rsidP="00972812">
      <w:pPr>
        <w:pStyle w:val="Legenda"/>
        <w:rPr>
          <w:b w:val="0"/>
          <w:bCs/>
        </w:rPr>
      </w:pPr>
      <w:bookmarkStart w:id="19" w:name="_Ref40822595"/>
      <w:bookmarkStart w:id="20" w:name="_Ref40822554"/>
      <w:bookmarkStart w:id="21" w:name="_Toc55260879"/>
      <w:r w:rsidRPr="004D6111">
        <w:rPr>
          <w:b w:val="0"/>
          <w:bCs/>
        </w:rPr>
        <w:t xml:space="preserve">Fonte: </w:t>
      </w:r>
      <w:bookmarkEnd w:id="19"/>
      <w:r w:rsidRPr="004D6111">
        <w:rPr>
          <w:b w:val="0"/>
          <w:bCs/>
        </w:rPr>
        <w:t>Elaborado pelo autor (2020)</w:t>
      </w:r>
      <w:bookmarkEnd w:id="20"/>
      <w:bookmarkEnd w:id="21"/>
    </w:p>
    <w:p w14:paraId="42D7707F" w14:textId="77777777" w:rsidR="00B00090" w:rsidRDefault="00B00090" w:rsidP="00972812"/>
    <w:p w14:paraId="53F7643E" w14:textId="7CB07D5B"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22" w:name="_Ref40822631"/>
      <w:bookmarkStart w:id="23" w:name="_Toc55260880"/>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2</w:t>
      </w:r>
      <w:r w:rsidR="00C7334A" w:rsidRPr="004D6111">
        <w:rPr>
          <w:noProof/>
          <w:highlight w:val="yellow"/>
        </w:rPr>
        <w:fldChar w:fldCharType="end"/>
      </w:r>
      <w:bookmarkEnd w:id="22"/>
      <w:r w:rsidRPr="004D6111">
        <w:rPr>
          <w:noProof/>
          <w:highlight w:val="yellow"/>
        </w:rPr>
        <w:t xml:space="preserve"> -</w:t>
      </w:r>
      <w:r w:rsidRPr="004D6111">
        <w:rPr>
          <w:highlight w:val="yellow"/>
        </w:rPr>
        <w:t xml:space="preserve"> Resultado de busca dos </w:t>
      </w:r>
      <w:proofErr w:type="spellStart"/>
      <w:r w:rsidRPr="004D6111">
        <w:rPr>
          <w:highlight w:val="yellow"/>
        </w:rPr>
        <w:t>proceedings</w:t>
      </w:r>
      <w:proofErr w:type="spellEnd"/>
      <w:r w:rsidRPr="004D6111">
        <w:rPr>
          <w:highlight w:val="yellow"/>
        </w:rPr>
        <w:t xml:space="preserve"> no motor de busca da ACM (próprio, 2020)</w:t>
      </w:r>
      <w:bookmarkEnd w:id="23"/>
    </w:p>
    <w:p w14:paraId="610807AF" w14:textId="6A588D9C"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 xml:space="preserve">área de </w:t>
      </w:r>
      <w:proofErr w:type="spellStart"/>
      <w:r w:rsidR="009666A5">
        <w:t>RecSys</w:t>
      </w:r>
      <w:proofErr w:type="spellEnd"/>
      <w:r w:rsidR="0048499C">
        <w:t xml:space="preserve"> </w:t>
      </w:r>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24" w:name="_Ref40822641"/>
      <w:bookmarkStart w:id="25" w:name="_Toc55260881"/>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3</w:t>
      </w:r>
      <w:r w:rsidR="00C7334A" w:rsidRPr="004D6111">
        <w:rPr>
          <w:noProof/>
          <w:highlight w:val="yellow"/>
        </w:rPr>
        <w:fldChar w:fldCharType="end"/>
      </w:r>
      <w:bookmarkEnd w:id="24"/>
      <w:r w:rsidRPr="004D6111">
        <w:rPr>
          <w:noProof/>
          <w:highlight w:val="yellow"/>
        </w:rPr>
        <w:t xml:space="preserve"> -</w:t>
      </w:r>
      <w:r w:rsidRPr="004D6111">
        <w:rPr>
          <w:highlight w:val="yellow"/>
        </w:rPr>
        <w:t xml:space="preserve"> Resultado de busca dos </w:t>
      </w:r>
      <w:proofErr w:type="spellStart"/>
      <w:r w:rsidRPr="004D6111">
        <w:rPr>
          <w:highlight w:val="yellow"/>
        </w:rPr>
        <w:t>journals</w:t>
      </w:r>
      <w:proofErr w:type="spellEnd"/>
      <w:r w:rsidRPr="004D6111">
        <w:rPr>
          <w:highlight w:val="yellow"/>
        </w:rPr>
        <w:t xml:space="preserve"> no motor de busca da ACM (próprio, 2020)</w:t>
      </w:r>
      <w:bookmarkEnd w:id="25"/>
    </w:p>
    <w:p w14:paraId="01684C1C" w14:textId="4223AC72" w:rsidR="004A3A38" w:rsidRDefault="008568F7" w:rsidP="00972812">
      <w:pPr>
        <w:pStyle w:val="Ttulo2"/>
      </w:pPr>
      <w:bookmarkStart w:id="26" w:name="_Toc55260945"/>
      <w:r w:rsidRPr="008568F7">
        <w:t>ETAPAS DA REVISÃO DOS TRABALHOS</w:t>
      </w:r>
      <w:bookmarkEnd w:id="26"/>
    </w:p>
    <w:p w14:paraId="07248AA1" w14:textId="1B72BF04"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0CBF8D30" w:rsidR="007815D6" w:rsidRDefault="00377BBD" w:rsidP="00972812">
      <w:pPr>
        <w:pStyle w:val="Legenda"/>
      </w:pPr>
      <w:bookmarkStart w:id="27" w:name="_Ref40822414"/>
      <w:bookmarkStart w:id="28" w:name="_Ref40817235"/>
      <w:bookmarkStart w:id="29" w:name="_Toc55260882"/>
      <w:r w:rsidRPr="005816C2">
        <w:rPr>
          <w:highlight w:val="yellow"/>
        </w:rPr>
        <w:t xml:space="preserve">Figura </w:t>
      </w:r>
      <w:r w:rsidR="00C7334A" w:rsidRPr="005816C2">
        <w:rPr>
          <w:noProof/>
          <w:highlight w:val="yellow"/>
        </w:rPr>
        <w:fldChar w:fldCharType="begin"/>
      </w:r>
      <w:r w:rsidR="00C7334A" w:rsidRPr="005816C2">
        <w:rPr>
          <w:noProof/>
          <w:highlight w:val="yellow"/>
        </w:rPr>
        <w:instrText xml:space="preserve"> SEQ Figura \* ARABIC </w:instrText>
      </w:r>
      <w:r w:rsidR="00C7334A" w:rsidRPr="005816C2">
        <w:rPr>
          <w:noProof/>
          <w:highlight w:val="yellow"/>
        </w:rPr>
        <w:fldChar w:fldCharType="separate"/>
      </w:r>
      <w:r w:rsidR="00772326" w:rsidRPr="005816C2">
        <w:rPr>
          <w:noProof/>
          <w:highlight w:val="yellow"/>
        </w:rPr>
        <w:t>4</w:t>
      </w:r>
      <w:r w:rsidR="00C7334A" w:rsidRPr="005816C2">
        <w:rPr>
          <w:noProof/>
          <w:highlight w:val="yellow"/>
        </w:rPr>
        <w:fldChar w:fldCharType="end"/>
      </w:r>
      <w:bookmarkEnd w:id="27"/>
      <w:r w:rsidR="00412F59" w:rsidRPr="005816C2">
        <w:rPr>
          <w:highlight w:val="yellow"/>
        </w:rPr>
        <w:t xml:space="preserve"> - </w:t>
      </w:r>
      <w:r w:rsidRPr="005816C2">
        <w:rPr>
          <w:highlight w:val="yellow"/>
        </w:rPr>
        <w:t>Etapas realizadas para filtrar os trabalhos encontrados no motor de busca da ACM</w:t>
      </w:r>
      <w:bookmarkEnd w:id="28"/>
      <w:r w:rsidR="004A14AF" w:rsidRPr="005816C2">
        <w:rPr>
          <w:highlight w:val="yellow"/>
        </w:rPr>
        <w:t xml:space="preserve"> (próprio, 2020)</w:t>
      </w:r>
      <w:bookmarkEnd w:id="29"/>
    </w:p>
    <w:p w14:paraId="6A762032" w14:textId="0F11D7C1" w:rsidR="009F1D25" w:rsidRDefault="009F1D25" w:rsidP="00972812">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w:t>
      </w:r>
      <w:proofErr w:type="spellStart"/>
      <w:r w:rsidR="001338A9">
        <w:t>ii</w:t>
      </w:r>
      <w:proofErr w:type="spellEnd"/>
      <w:r w:rsidR="001338A9">
        <w:t>) t</w:t>
      </w:r>
      <w:r w:rsidRPr="009F1D25">
        <w:t xml:space="preserve">rabalhos que utilizam dos </w:t>
      </w:r>
      <w:proofErr w:type="spellStart"/>
      <w:r w:rsidRPr="009F1D25">
        <w:t>RecSys</w:t>
      </w:r>
      <w:proofErr w:type="spellEnd"/>
      <w:r w:rsidRPr="009F1D25">
        <w:t xml:space="preserve"> e contexto, mas que visam recomendar outros temas além da música como notícias, filmes e, produtos; </w:t>
      </w:r>
      <w:r w:rsidR="001338A9">
        <w:t>(</w:t>
      </w:r>
      <w:proofErr w:type="spellStart"/>
      <w:r w:rsidR="001338A9">
        <w:t>iii</w:t>
      </w:r>
      <w:proofErr w:type="spellEnd"/>
      <w:r w:rsidR="001338A9">
        <w:t>) t</w:t>
      </w:r>
      <w:r w:rsidR="001338A9" w:rsidRPr="009F1D25">
        <w:t xml:space="preserve">rabalhos </w:t>
      </w:r>
      <w:r w:rsidRPr="009F1D25">
        <w:t xml:space="preserve">que utilizam dos </w:t>
      </w:r>
      <w:proofErr w:type="spellStart"/>
      <w:r w:rsidRPr="009F1D25">
        <w:t>RecSys</w:t>
      </w:r>
      <w:proofErr w:type="spellEnd"/>
      <w:r w:rsidRPr="009F1D25">
        <w:t xml:space="preserve"> e contexto, mas que não abordam a recomendação musical; </w:t>
      </w:r>
      <w:r w:rsidR="001338A9">
        <w:t>(</w:t>
      </w:r>
      <w:proofErr w:type="spellStart"/>
      <w:r w:rsidR="001338A9">
        <w:t>iv</w:t>
      </w:r>
      <w:proofErr w:type="spellEnd"/>
      <w:r w:rsidR="001338A9">
        <w:t>) t</w:t>
      </w:r>
      <w:r w:rsidR="001338A9" w:rsidRPr="009F1D25">
        <w:t xml:space="preserve">rabalhos </w:t>
      </w:r>
      <w:r w:rsidRPr="009F1D25">
        <w:lastRenderedPageBreak/>
        <w:t xml:space="preserve">que utilizam dos </w:t>
      </w:r>
      <w:proofErr w:type="spellStart"/>
      <w:r w:rsidRPr="009F1D25">
        <w:t>RecSys</w:t>
      </w:r>
      <w:proofErr w:type="spellEnd"/>
      <w:r w:rsidRPr="009F1D25">
        <w:t xml:space="preserve"> musicais, mas que não utilizam o contexto nas </w:t>
      </w:r>
      <w:commentRangeStart w:id="30"/>
      <w:r w:rsidRPr="009F1D25">
        <w:t>recomendações</w:t>
      </w:r>
      <w:commentRangeEnd w:id="30"/>
      <w:r w:rsidR="000B5A54">
        <w:rPr>
          <w:rStyle w:val="Refdecomentrio"/>
        </w:rPr>
        <w:commentReference w:id="30"/>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29F5D184" w:rsidR="00016710" w:rsidRDefault="003B56C3" w:rsidP="00972812">
      <w:pPr>
        <w:pStyle w:val="Legenda"/>
      </w:pPr>
      <w:bookmarkStart w:id="31" w:name="_Ref40822493"/>
      <w:bookmarkStart w:id="32" w:name="_Ref40822087"/>
      <w:bookmarkStart w:id="33" w:name="_Toc55260883"/>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5</w:t>
      </w:r>
      <w:r w:rsidR="00C7334A" w:rsidRPr="00C22E21">
        <w:rPr>
          <w:noProof/>
          <w:highlight w:val="yellow"/>
        </w:rPr>
        <w:fldChar w:fldCharType="end"/>
      </w:r>
      <w:bookmarkEnd w:id="31"/>
      <w:r w:rsidRPr="00C22E21">
        <w:rPr>
          <w:highlight w:val="yellow"/>
        </w:rPr>
        <w:t xml:space="preserve"> - Filtro em cima dos trabalhos selecionados </w:t>
      </w:r>
      <w:r w:rsidR="00E465CE" w:rsidRPr="00C22E21">
        <w:rPr>
          <w:highlight w:val="yellow"/>
        </w:rPr>
        <w:t>através</w:t>
      </w:r>
      <w:r w:rsidRPr="00C22E21">
        <w:rPr>
          <w:highlight w:val="yellow"/>
        </w:rPr>
        <w:t xml:space="preserve"> do resumo (próprio, 2020)</w:t>
      </w:r>
      <w:bookmarkEnd w:id="32"/>
      <w:bookmarkEnd w:id="33"/>
    </w:p>
    <w:p w14:paraId="1201F167" w14:textId="0ED72CA8" w:rsidR="00CA77E5" w:rsidRPr="00CA77E5" w:rsidRDefault="00CA77E5" w:rsidP="00972812"/>
    <w:p w14:paraId="79ACB8DA" w14:textId="1C16783D" w:rsidR="009F7EBE" w:rsidRDefault="002F7588" w:rsidP="00972812">
      <w:pPr>
        <w:pStyle w:val="Ttulo3"/>
      </w:pPr>
      <w:r>
        <w:tab/>
      </w:r>
      <w:bookmarkStart w:id="34" w:name="_Toc55260946"/>
      <w:r w:rsidR="00B662FD">
        <w:t>Trabalhos selecionados</w:t>
      </w:r>
      <w:bookmarkEnd w:id="34"/>
    </w:p>
    <w:p w14:paraId="250F842B" w14:textId="15C68EFD"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35"/>
      <w:commentRangeStart w:id="36"/>
      <w:r w:rsidRPr="0012444C">
        <w:t xml:space="preserve">4 trabalhos relacionados </w:t>
      </w:r>
      <w:commentRangeEnd w:id="35"/>
      <w:r w:rsidR="004A7D8A">
        <w:rPr>
          <w:rStyle w:val="Refdecomentrio"/>
        </w:rPr>
        <w:commentReference w:id="35"/>
      </w:r>
      <w:commentRangeEnd w:id="36"/>
      <w:r w:rsidR="0050196A">
        <w:rPr>
          <w:rStyle w:val="Refdecomentrio"/>
        </w:rPr>
        <w:commentReference w:id="36"/>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772F3698" w:rsidR="00377BBD" w:rsidRDefault="00377BBD" w:rsidP="00972812">
      <w:pPr>
        <w:pStyle w:val="Legenda"/>
      </w:pPr>
      <w:bookmarkStart w:id="37" w:name="_Ref40822509"/>
      <w:bookmarkStart w:id="38" w:name="_Ref40821926"/>
      <w:bookmarkStart w:id="39" w:name="_Toc55260884"/>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6</w:t>
      </w:r>
      <w:r w:rsidR="00C7334A" w:rsidRPr="00C22E21">
        <w:rPr>
          <w:noProof/>
          <w:highlight w:val="yellow"/>
        </w:rPr>
        <w:fldChar w:fldCharType="end"/>
      </w:r>
      <w:bookmarkEnd w:id="37"/>
      <w:r w:rsidR="00052712" w:rsidRPr="00C22E21">
        <w:rPr>
          <w:highlight w:val="yellow"/>
        </w:rPr>
        <w:t xml:space="preserve"> - </w:t>
      </w:r>
      <w:r w:rsidRPr="00C22E21">
        <w:rPr>
          <w:highlight w:val="yellow"/>
        </w:rPr>
        <w:t>Procedimento de filtro realizado baseado nos trabalhos encontrados no motor de busca da ACM (próprio, 2020)</w:t>
      </w:r>
      <w:bookmarkEnd w:id="38"/>
      <w:bookmarkEnd w:id="39"/>
    </w:p>
    <w:p w14:paraId="3366D774" w14:textId="23416EAB" w:rsidR="005424C2" w:rsidRDefault="005424C2" w:rsidP="00972812"/>
    <w:p w14:paraId="7A5B0100" w14:textId="7A342687" w:rsidR="00215DF2" w:rsidRDefault="005424C2" w:rsidP="00972812">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40"/>
      <w:r w:rsidR="0060257A">
        <w:t>breve</w:t>
      </w:r>
      <w:r w:rsidR="0050196A">
        <w:t xml:space="preserve"> resumo</w:t>
      </w:r>
      <w:r w:rsidR="003C36AB" w:rsidRPr="003C36AB">
        <w:t xml:space="preserve"> </w:t>
      </w:r>
      <w:commentRangeEnd w:id="40"/>
      <w:r w:rsidR="004A7D8A">
        <w:rPr>
          <w:rStyle w:val="Refdecomentrio"/>
        </w:rPr>
        <w:commentReference w:id="40"/>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22CFA18F" w:rsidR="00A6577E" w:rsidRPr="00390005" w:rsidRDefault="00851B82" w:rsidP="00972812">
      <w:pPr>
        <w:pStyle w:val="Ttulo4"/>
        <w:rPr>
          <w:lang w:val="en-US"/>
        </w:rPr>
      </w:pPr>
      <w:bookmarkStart w:id="41"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2"/>
      <w:r w:rsidRPr="00851B82">
        <w:rPr>
          <w:lang w:val="en-US"/>
        </w:rPr>
        <w:t>Systems</w:t>
      </w:r>
      <w:bookmarkEnd w:id="41"/>
      <w:commentRangeEnd w:id="42"/>
      <w:r w:rsidR="000B5A54">
        <w:rPr>
          <w:rStyle w:val="Refdecomentrio"/>
          <w:i w:val="0"/>
          <w:snapToGrid/>
        </w:rPr>
        <w:commentReference w:id="42"/>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i w:val="0"/>
          <w:noProof/>
          <w:lang w:val="en-US"/>
        </w:rPr>
        <w:t>(L’HUILLIER, 2016)</w:t>
      </w:r>
      <w:r w:rsidR="00A97AB4">
        <w:rPr>
          <w:lang w:val="en-US"/>
        </w:rPr>
        <w:fldChar w:fldCharType="end"/>
      </w:r>
    </w:p>
    <w:p w14:paraId="563D51F4" w14:textId="6024AE3F"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0003E388" w:rsidR="00263DDD" w:rsidRDefault="00E9095F" w:rsidP="00972812">
      <w:pPr>
        <w:pStyle w:val="Ttulo4"/>
        <w:rPr>
          <w:lang w:val="en-US"/>
        </w:rPr>
      </w:pPr>
      <w:bookmarkStart w:id="43" w:name="_Ref40822303"/>
      <w:commentRangeStart w:id="44"/>
      <w:r w:rsidRPr="00E9095F">
        <w:rPr>
          <w:lang w:val="en-US"/>
        </w:rPr>
        <w:t>Prediction of music pairwise preferences from facial expressions</w:t>
      </w:r>
      <w:bookmarkEnd w:id="43"/>
      <w:commentRangeEnd w:id="44"/>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i w:val="0"/>
          <w:noProof/>
          <w:lang w:val="en-US"/>
        </w:rPr>
        <w:t>(TKALČIČ et al., 2019)</w:t>
      </w:r>
      <w:r w:rsidR="00FE4EE3">
        <w:rPr>
          <w:lang w:val="en-US"/>
        </w:rPr>
        <w:fldChar w:fldCharType="end"/>
      </w:r>
      <w:r w:rsidR="000B5A54">
        <w:rPr>
          <w:rStyle w:val="Refdecomentrio"/>
          <w:i w:val="0"/>
          <w:snapToGrid/>
        </w:rPr>
        <w:commentReference w:id="44"/>
      </w:r>
    </w:p>
    <w:p w14:paraId="15BC4C6C" w14:textId="7A3D89B7"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música </w:t>
      </w:r>
      <w:commentRangeStart w:id="45"/>
      <w:r w:rsidR="00F43E36">
        <w:t xml:space="preserve">em par apresentada </w:t>
      </w:r>
      <w:commentRangeEnd w:id="45"/>
      <w:r w:rsidR="000B5A54">
        <w:rPr>
          <w:rStyle w:val="Refdecomentrio"/>
        </w:rPr>
        <w:commentReference w:id="45"/>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8E74AF">
      <w:pPr>
        <w:pStyle w:val="Listas1"/>
      </w:pPr>
      <w:bookmarkStart w:id="46" w:name="_Ref40822310"/>
      <w:commentRangeStart w:id="47"/>
      <w:r>
        <w:t>Qual o problema que ele resolveu?</w:t>
      </w:r>
      <w:commentRangeEnd w:id="47"/>
      <w:r w:rsidR="00194AA6">
        <w:rPr>
          <w:rStyle w:val="Refdecomentrio"/>
          <w:snapToGrid/>
        </w:rPr>
        <w:commentReference w:id="47"/>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8E74AF">
      <w:pPr>
        <w:pStyle w:val="Listas1"/>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25D921B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0B674F" w:rsidR="009972B4" w:rsidRPr="00084447"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 xml:space="preserve">Root </w:t>
      </w:r>
      <w:proofErr w:type="spellStart"/>
      <w:r w:rsidR="009972B4" w:rsidRPr="00BE3559">
        <w:rPr>
          <w:i/>
        </w:rPr>
        <w:t>Mean</w:t>
      </w:r>
      <w:proofErr w:type="spellEnd"/>
      <w:r w:rsidR="009972B4" w:rsidRPr="00BE3559">
        <w:rPr>
          <w:i/>
        </w:rPr>
        <w:t xml:space="preserve"> </w:t>
      </w:r>
      <w:proofErr w:type="spellStart"/>
      <w:r w:rsidR="009972B4" w:rsidRPr="00BE3559">
        <w:rPr>
          <w:i/>
        </w:rPr>
        <w:t>Squared</w:t>
      </w:r>
      <w:proofErr w:type="spellEnd"/>
      <w:r w:rsidR="009972B4" w:rsidRPr="00BE3559">
        <w:rPr>
          <w:i/>
        </w:rPr>
        <w:t xml:space="preserve"> </w:t>
      </w:r>
      <w:proofErr w:type="spellStart"/>
      <w:r w:rsidR="009972B4" w:rsidRPr="00BE3559">
        <w:rPr>
          <w:i/>
        </w:rPr>
        <w:t>Error</w:t>
      </w:r>
      <w:proofErr w:type="spellEnd"/>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proofErr w:type="spellStart"/>
      <w:r w:rsidR="009972B4" w:rsidRPr="00BE3559">
        <w:rPr>
          <w:i/>
        </w:rPr>
        <w:t>measure</w:t>
      </w:r>
      <w:proofErr w:type="spellEnd"/>
      <w:r w:rsidR="009972B4" w:rsidRPr="0092303F">
        <w:t xml:space="preserve"> </w:t>
      </w:r>
      <w:r w:rsidR="009972B4">
        <w:t>e acuracidade.</w:t>
      </w:r>
    </w:p>
    <w:p w14:paraId="312F29C4" w14:textId="284CD0FA" w:rsidR="00413F67" w:rsidRDefault="00413F67" w:rsidP="008E74AF">
      <w:pPr>
        <w:pStyle w:val="Listas1"/>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8E74AF">
      <w:pPr>
        <w:pStyle w:val="Listas1"/>
      </w:pPr>
      <w:r>
        <w:t>Quais os contextos utilizados?</w:t>
      </w:r>
    </w:p>
    <w:p w14:paraId="7265A4A5" w14:textId="0787049D" w:rsidR="00A36DB8" w:rsidRDefault="00A36DB8" w:rsidP="00972812">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8E74AF">
      <w:pPr>
        <w:pStyle w:val="Listas1"/>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F4C6E60" w:rsidR="00851319" w:rsidRPr="00FD637E" w:rsidRDefault="004E75AE" w:rsidP="00972812">
      <w:r>
        <w:tab/>
        <w:t>A preferência do usuário foi obtida através da observação do seu comportamento em cima da aplicação. Cada usuário devia ouvir ao menos 10 segundos de cada música</w:t>
      </w:r>
      <w:commentRangeStart w:id="48"/>
      <w:r>
        <w:t xml:space="preserve"> em par apresentada</w:t>
      </w:r>
      <w:commentRangeEnd w:id="48"/>
      <w:r w:rsidR="008765B4">
        <w:rPr>
          <w:rStyle w:val="Refdecomentrio"/>
        </w:rPr>
        <w:commentReference w:id="48"/>
      </w:r>
      <w:r>
        <w:t xml:space="preserve"> e ao finalizar, poderia escolher qual música era mais adequada para se ouvir no ambiente pré-estabelecido que era </w:t>
      </w:r>
      <w:r w:rsidR="008765B4">
        <w:t xml:space="preserve">o </w:t>
      </w:r>
      <w:r>
        <w:t>seu trabalho.</w:t>
      </w:r>
    </w:p>
    <w:p w14:paraId="27F62DFC" w14:textId="37F7FB62" w:rsidR="00413F67" w:rsidRDefault="00413F67" w:rsidP="008E74AF">
      <w:pPr>
        <w:pStyle w:val="Listas1"/>
      </w:pPr>
      <w:r>
        <w:t>A recomendação atingiu as expectativas do usuário?</w:t>
      </w:r>
    </w:p>
    <w:p w14:paraId="2BD8EBD4" w14:textId="61C8B660" w:rsidR="007C48E1" w:rsidRDefault="00413F67" w:rsidP="00972812">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AA4C6D3" w:rsidR="00D064C6" w:rsidRDefault="00D064C6" w:rsidP="00972812">
      <w:pPr>
        <w:pStyle w:val="Ttulo4"/>
        <w:rPr>
          <w:lang w:val="en-US"/>
        </w:rPr>
      </w:pPr>
      <w:r w:rsidRPr="00D064C6">
        <w:rPr>
          <w:lang w:val="en-US"/>
        </w:rPr>
        <w:t>Towards Intent-Aware Contextual Music Recommendation: Initial Experiments</w:t>
      </w:r>
      <w:bookmarkEnd w:id="46"/>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i w:val="0"/>
          <w:noProof/>
          <w:lang w:val="en-US"/>
        </w:rPr>
        <w:t>(VOLOKHIN; AGICHTEIN, 2018)</w:t>
      </w:r>
      <w:r w:rsidR="008E74AF">
        <w:rPr>
          <w:lang w:val="en-US"/>
        </w:rPr>
        <w:fldChar w:fldCharType="end"/>
      </w:r>
    </w:p>
    <w:p w14:paraId="05B04869" w14:textId="6C097BAE"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5660F3A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390E18">
        <w:rPr>
          <w:i/>
          <w:iCs w:val="0"/>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044B7D">
      <w:pPr>
        <w:pStyle w:val="Listas1"/>
      </w:pPr>
      <w:r w:rsidRPr="000A3B00">
        <w:tab/>
      </w:r>
      <w:r w:rsidR="00B87B98">
        <w:t>Qual o problema que ele resolveu?</w:t>
      </w:r>
    </w:p>
    <w:p w14:paraId="608D79C0" w14:textId="607086D0"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044B7D">
      <w:pPr>
        <w:pStyle w:val="Listas1"/>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57F0D365"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rsidRPr="00390E18">
        <w:rPr>
          <w:i/>
          <w:iCs w:val="0"/>
        </w:rPr>
        <w:t>H</w:t>
      </w:r>
      <w:r w:rsidRPr="00246569">
        <w:rPr>
          <w:i/>
          <w:iCs w:val="0"/>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044B7D">
      <w:pPr>
        <w:pStyle w:val="Listas1"/>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044B7D">
      <w:pPr>
        <w:pStyle w:val="Listas1"/>
      </w:pPr>
      <w:r>
        <w:t>Quais os contextos utilizados?</w:t>
      </w:r>
    </w:p>
    <w:p w14:paraId="28EC470E" w14:textId="4C37FB31"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044B7D">
      <w:pPr>
        <w:pStyle w:val="Listas1"/>
      </w:pPr>
      <w:r>
        <w:t>Como é obtido o contexto?</w:t>
      </w:r>
    </w:p>
    <w:p w14:paraId="2D365478" w14:textId="6837BF41" w:rsidR="00B87B98" w:rsidRPr="00413F67" w:rsidRDefault="00B87B98" w:rsidP="00972812">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044B7D">
      <w:pPr>
        <w:pStyle w:val="Listas1"/>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5823CFE9" w:rsidR="00D064C6" w:rsidRDefault="00D064C6" w:rsidP="00972812">
      <w:pPr>
        <w:pStyle w:val="Ttulo4"/>
        <w:rPr>
          <w:lang w:val="en-US"/>
        </w:rPr>
      </w:pPr>
      <w:bookmarkStart w:id="49" w:name="_Ref40822320"/>
      <w:commentRangeStart w:id="50"/>
      <w:r w:rsidRPr="00D064C6">
        <w:rPr>
          <w:lang w:val="en-US"/>
        </w:rPr>
        <w:t>Quantitative Study of Music Listening Behavior in a Smartphone Context</w:t>
      </w:r>
      <w:bookmarkEnd w:id="49"/>
      <w:commentRangeEnd w:id="50"/>
      <w:r w:rsidR="00044B7D">
        <w:rPr>
          <w:lang w:val="en-US"/>
        </w:rPr>
        <w:t xml:space="preserve"> </w:t>
      </w:r>
      <w:r w:rsidR="00044B7D">
        <w:rPr>
          <w:lang w:val="en-US"/>
        </w:rPr>
        <w:fldChar w:fldCharType="begin" w:fldLock="1"/>
      </w:r>
      <w:r w:rsidR="00044B7D">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operties":{"noteIndex":0},"schema":"https://github.com/citation-style-language/schema/raw/master/csl-citation.json"}</w:instrText>
      </w:r>
      <w:r w:rsidR="00044B7D">
        <w:rPr>
          <w:lang w:val="en-US"/>
        </w:rPr>
        <w:fldChar w:fldCharType="separate"/>
      </w:r>
      <w:r w:rsidR="00044B7D" w:rsidRPr="00044B7D">
        <w:rPr>
          <w:i w:val="0"/>
          <w:noProof/>
          <w:lang w:val="en-US"/>
        </w:rPr>
        <w:t>(YANG; TENG, 2015)</w:t>
      </w:r>
      <w:r w:rsidR="00044B7D">
        <w:rPr>
          <w:lang w:val="en-US"/>
        </w:rPr>
        <w:fldChar w:fldCharType="end"/>
      </w:r>
      <w:r w:rsidR="005E7288">
        <w:rPr>
          <w:rStyle w:val="Refdecomentrio"/>
          <w:i w:val="0"/>
          <w:snapToGrid/>
        </w:rPr>
        <w:commentReference w:id="50"/>
      </w:r>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F3B58">
      <w:pPr>
        <w:pStyle w:val="Listas1"/>
      </w:pPr>
      <w:r w:rsidRPr="000A3B00">
        <w:tab/>
      </w:r>
      <w:r w:rsidR="00B87B98">
        <w:t>Qual o problema que ele resolveu?</w:t>
      </w:r>
    </w:p>
    <w:p w14:paraId="56F1ADBE" w14:textId="7030E2A3"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CF3B58">
      <w:pPr>
        <w:pStyle w:val="Listas1"/>
      </w:pPr>
      <w:r>
        <w:t>Quais técnicas foram usadas?</w:t>
      </w:r>
    </w:p>
    <w:p w14:paraId="648EDE5A" w14:textId="1E738C5D"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0BACFEF9" w:rsidR="00CB7746" w:rsidRDefault="00976999" w:rsidP="001210D7">
      <w:pPr>
        <w:pStyle w:val="Listas1"/>
        <w:numPr>
          <w:ilvl w:val="1"/>
          <w:numId w:val="5"/>
        </w:numPr>
      </w:pPr>
      <w:r w:rsidRPr="003339D8">
        <w:t xml:space="preserve">Em que medida podemos prever a música que um usuário prefere ouvir em diferentes contextos de atividade (ou seja, uso de música) </w:t>
      </w:r>
      <w:r>
        <w:t>d</w:t>
      </w:r>
      <w:r w:rsidRPr="003339D8">
        <w:t xml:space="preserve">a </w:t>
      </w:r>
      <w:r w:rsidR="00CC070D">
        <w:t>vida real</w:t>
      </w:r>
      <w:r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F3B58">
      <w:pPr>
        <w:pStyle w:val="Listas1"/>
        <w:numPr>
          <w:ilvl w:val="1"/>
          <w:numId w:val="5"/>
        </w:numPr>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1DC9D15"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F3B58">
      <w:pPr>
        <w:pStyle w:val="Listas1"/>
        <w:numPr>
          <w:ilvl w:val="1"/>
          <w:numId w:val="5"/>
        </w:numPr>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F3B58">
      <w:pPr>
        <w:pStyle w:val="Listas1"/>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F3B58">
      <w:pPr>
        <w:pStyle w:val="Listas1"/>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0B14A9D9" w:rsidR="00686678" w:rsidRDefault="00686678" w:rsidP="00972812">
      <w:pPr>
        <w:pStyle w:val="Legenda"/>
      </w:pPr>
      <w:bookmarkStart w:id="52" w:name="_Toc55260885"/>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7</w:t>
      </w:r>
      <w:r w:rsidR="00C7334A" w:rsidRPr="00390E18">
        <w:rPr>
          <w:noProof/>
          <w:highlight w:val="yellow"/>
        </w:rPr>
        <w:fldChar w:fldCharType="end"/>
      </w:r>
      <w:r w:rsidRPr="00390E18">
        <w:rPr>
          <w:highlight w:val="yellow"/>
        </w:rPr>
        <w:t xml:space="preserve"> Fatores da preferência musical (próprio, 2020)</w:t>
      </w:r>
      <w:bookmarkEnd w:id="52"/>
    </w:p>
    <w:p w14:paraId="7BFC721F" w14:textId="77777777" w:rsidR="00B87B98" w:rsidRDefault="00B87B98" w:rsidP="00CF3B58">
      <w:pPr>
        <w:pStyle w:val="Listas1"/>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F3B58">
      <w:pPr>
        <w:pStyle w:val="Listas1"/>
      </w:pPr>
      <w:r>
        <w:t>A recomendação atingiu as expectativas do usuário?</w:t>
      </w:r>
    </w:p>
    <w:p w14:paraId="55E00ECF" w14:textId="237C76C3" w:rsidR="00B87B98" w:rsidRPr="00413F67" w:rsidRDefault="00CF2134" w:rsidP="00972812">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53" w:name="OLE_LINK1"/>
      <w:r w:rsidR="005F2713">
        <w:t xml:space="preserve"> </w:t>
      </w:r>
      <w:r w:rsidR="004A4D7D">
        <w:t>continha</w:t>
      </w:r>
      <w:bookmarkEnd w:id="53"/>
      <w:r w:rsidR="004A4D7D">
        <w:t xml:space="preserve"> 48 usuários, que a partir de uma filtragem dos dados efetuada, passou para 19 nas respostas das questões.</w:t>
      </w:r>
    </w:p>
    <w:p w14:paraId="7CCC49B8" w14:textId="4D4E022C" w:rsidR="00E6306C" w:rsidRDefault="005F2713" w:rsidP="00972812">
      <w:pPr>
        <w:pStyle w:val="Ttulo2"/>
      </w:pPr>
      <w:bookmarkStart w:id="54" w:name="_Toc55260947"/>
      <w:r w:rsidRPr="005F2713">
        <w:t>FUNCIONALIDADES DOS TRABALHOS INVESTIGADOS</w:t>
      </w:r>
      <w:bookmarkEnd w:id="54"/>
    </w:p>
    <w:p w14:paraId="6C75A231" w14:textId="16F0FBF6"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w:t>
      </w:r>
      <w:proofErr w:type="gramStart"/>
      <w:r w:rsidR="00DF0B4C">
        <w:t xml:space="preserve">possua, </w:t>
      </w:r>
      <w:r w:rsidR="006A14FF">
        <w:rPr>
          <w:rFonts w:ascii="Segoe UI Emoji" w:hAnsi="Segoe UI Emoji" w:cs="Segoe UI Emoji"/>
        </w:rPr>
        <w:t>❌</w:t>
      </w:r>
      <w:r w:rsidR="006A14FF">
        <w:t xml:space="preserve"> caso</w:t>
      </w:r>
      <w:proofErr w:type="gramEnd"/>
      <w:r w:rsidR="006A14FF">
        <w:t xml:space="preserve"> não possua</w:t>
      </w:r>
      <w:r w:rsidR="00DF0B4C">
        <w:t>.</w:t>
      </w:r>
    </w:p>
    <w:p w14:paraId="55376680" w14:textId="77777777" w:rsidR="008B1BE6" w:rsidRDefault="008B1BE6" w:rsidP="00972812"/>
    <w:p w14:paraId="356E43BA" w14:textId="2CABD2C8" w:rsidR="00FB0449" w:rsidRDefault="00FB0449" w:rsidP="00972812">
      <w:pPr>
        <w:pStyle w:val="Legenda"/>
      </w:pPr>
      <w:bookmarkStart w:id="55" w:name="_Ref42381546"/>
      <w:bookmarkStart w:id="56" w:name="_Toc55260908"/>
      <w:commentRangeStart w:id="57"/>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55"/>
      <w:r>
        <w:t xml:space="preserve"> </w:t>
      </w:r>
      <w:r w:rsidRPr="00B840C8">
        <w:t>Relação das funcionalidades desenvolvidas em cada artigo revisado</w:t>
      </w:r>
      <w:bookmarkEnd w:id="56"/>
      <w:commentRangeEnd w:id="57"/>
      <w:r w:rsidR="00CF2134">
        <w:rPr>
          <w:rStyle w:val="Refdecomentrio"/>
          <w:b w:val="0"/>
          <w:iCs/>
          <w:color w:val="000000"/>
        </w:rPr>
        <w:commentReference w:id="57"/>
      </w:r>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58"/>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58"/>
            <w:r w:rsidR="00CF2134">
              <w:rPr>
                <w:rStyle w:val="Refdecomentrio"/>
              </w:rPr>
              <w:commentReference w:id="58"/>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E1BE8BA" w:rsidR="008B1BE6" w:rsidRDefault="00A92768" w:rsidP="00972812">
      <w:pPr>
        <w:pStyle w:val="Ttulo2"/>
      </w:pPr>
      <w:bookmarkStart w:id="59" w:name="_Toc55260948"/>
      <w:r>
        <w:t>Conclusões dos trabalhos revisados</w:t>
      </w:r>
      <w:bookmarkEnd w:id="59"/>
    </w:p>
    <w:p w14:paraId="51F57A9F" w14:textId="5F152DE1" w:rsidR="00A92768" w:rsidRDefault="00A92768" w:rsidP="00972812">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1E631B7D"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2D16912C" w:rsidR="007B0815" w:rsidRPr="008739F4" w:rsidRDefault="008739F4" w:rsidP="00972812">
      <w:pPr>
        <w:pStyle w:val="Ttulo1"/>
      </w:pPr>
      <w:bookmarkStart w:id="60" w:name="_Toc55260949"/>
      <w:r w:rsidRPr="008739F4">
        <w:lastRenderedPageBreak/>
        <w:t>COLETA DO CONTEXTO DOS USUARIOS</w:t>
      </w:r>
      <w:bookmarkEnd w:id="60"/>
    </w:p>
    <w:p w14:paraId="4F3DEF01" w14:textId="29AF2EA8" w:rsidR="000F766B"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 xml:space="preserve">s mudanças </w:t>
      </w:r>
      <w:r w:rsidR="00F93F34">
        <w:t xml:space="preserve">desse </w:t>
      </w:r>
      <w:r w:rsidR="009B5205">
        <w:t>contexto</w:t>
      </w:r>
      <w:r w:rsidR="00272F79">
        <w:t>.</w:t>
      </w:r>
      <w:r w:rsidR="001531B8">
        <w:t xml:space="preserve"> </w:t>
      </w:r>
      <w:r w:rsidR="00272F79">
        <w:t xml:space="preserve">Esse </w:t>
      </w:r>
      <w:r w:rsidR="004C7D75">
        <w:t xml:space="preserve">modelo </w:t>
      </w:r>
      <w:r w:rsidR="001531B8">
        <w:t xml:space="preserve">será apresentado </w:t>
      </w:r>
      <w:r w:rsidR="00F93F34">
        <w:t xml:space="preserve">e detalhado nas seções </w:t>
      </w:r>
      <w:r w:rsidR="00AA7768">
        <w:t>a seguir</w:t>
      </w:r>
      <w:r w:rsidR="001C1637">
        <w:t>.</w:t>
      </w:r>
    </w:p>
    <w:p w14:paraId="755D63D7" w14:textId="2C35526C" w:rsidR="002B6979" w:rsidRDefault="00DE09F4" w:rsidP="00972812">
      <w:pPr>
        <w:pStyle w:val="Ttulo2"/>
      </w:pPr>
      <w:bookmarkStart w:id="61" w:name="_Toc55260950"/>
      <w:r>
        <w:t>Contexto</w:t>
      </w:r>
      <w:bookmarkEnd w:id="61"/>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62"/>
      <w:r>
        <w:t>O</w:t>
      </w:r>
      <w:r w:rsidR="00B54E54">
        <w:t xml:space="preserve"> c</w:t>
      </w:r>
      <w:r w:rsidR="00B54E54" w:rsidRPr="00B54E54">
        <w:t>onjunto de circunstâncias inter-relacionadas de cuja tessitura se depreende determinado fato ou situação; circunstância(s), conjuntura, situação.</w:t>
      </w:r>
      <w:commentRangeEnd w:id="62"/>
      <w:r w:rsidR="00272F79">
        <w:rPr>
          <w:rStyle w:val="Refdecomentrio"/>
          <w:iCs/>
          <w:color w:val="000000"/>
        </w:rPr>
        <w:commentReference w:id="62"/>
      </w:r>
    </w:p>
    <w:p w14:paraId="5331FD33" w14:textId="409DB66D" w:rsidR="00642AD9" w:rsidRDefault="00642AD9" w:rsidP="00972812">
      <w:r>
        <w:tab/>
      </w:r>
      <w:commentRangeStart w:id="63"/>
      <w:r w:rsidR="00571016">
        <w:t xml:space="preserve">Um sistema de recomendação busca encontrar os melhores itens para um devido fim, onde geralmente se baseia em dados históricos </w:t>
      </w:r>
      <w:r w:rsidR="00535551">
        <w:t>para</w:t>
      </w:r>
      <w:r w:rsidR="00571016">
        <w:t xml:space="preserve"> </w:t>
      </w:r>
      <w:r w:rsidR="00535551">
        <w:t>produzi-</w:t>
      </w:r>
      <w:commentRangeStart w:id="64"/>
      <w:r w:rsidR="00535551">
        <w:t>la</w:t>
      </w:r>
      <w:commentRangeEnd w:id="63"/>
      <w:r w:rsidR="00272F79">
        <w:rPr>
          <w:rStyle w:val="Refdecomentrio"/>
        </w:rPr>
        <w:commentReference w:id="63"/>
      </w:r>
      <w:commentRangeEnd w:id="64"/>
      <w:r w:rsidR="00B25318">
        <w:rPr>
          <w:rStyle w:val="Refdecomentrio"/>
        </w:rPr>
        <w:commentReference w:id="64"/>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w:t>
      </w:r>
      <w:commentRangeStart w:id="65"/>
      <w:r w:rsidR="004710EA">
        <w:t xml:space="preserve">dados </w:t>
      </w:r>
      <w:commentRangeEnd w:id="65"/>
      <w:r w:rsidR="001D3FAF">
        <w:rPr>
          <w:rStyle w:val="Refdecomentrio"/>
        </w:rPr>
        <w:lastRenderedPageBreak/>
        <w:commentReference w:id="65"/>
      </w:r>
      <w:r w:rsidR="004710EA">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commentRangeStart w:id="66"/>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commentRangeEnd w:id="66"/>
      <w:r w:rsidR="001D3FAF">
        <w:rPr>
          <w:rStyle w:val="Refdecomentrio"/>
        </w:rPr>
        <w:commentReference w:id="66"/>
      </w:r>
      <w:r w:rsidR="00272F79">
        <w:t xml:space="preserve"> apresenta</w:t>
      </w:r>
      <w:r w:rsidR="00AA7768">
        <w:t xml:space="preserve"> uma visão macro dos contextos que serão considerados neste trabalho.</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4F6938CD" w:rsidR="000E3BBD" w:rsidRPr="00642AD9" w:rsidRDefault="000E3BBD" w:rsidP="00972812">
      <w:pPr>
        <w:pStyle w:val="Legenda"/>
      </w:pPr>
      <w:bookmarkStart w:id="67" w:name="_Ref42447869"/>
      <w:bookmarkStart w:id="68" w:name="_Toc55260886"/>
      <w:r w:rsidRPr="00390E18">
        <w:rPr>
          <w:highlight w:val="yellow"/>
        </w:rPr>
        <w:t xml:space="preserve">Figura </w:t>
      </w:r>
      <w:r w:rsidR="00C7334A" w:rsidRPr="00390E18">
        <w:rPr>
          <w:iCs/>
          <w:noProof/>
          <w:highlight w:val="yellow"/>
        </w:rPr>
        <w:fldChar w:fldCharType="begin"/>
      </w:r>
      <w:r w:rsidR="00C7334A" w:rsidRPr="00390E18">
        <w:rPr>
          <w:noProof/>
          <w:highlight w:val="yellow"/>
        </w:rPr>
        <w:instrText xml:space="preserve"> SEQ Figura \* ARABIC </w:instrText>
      </w:r>
      <w:r w:rsidR="00C7334A" w:rsidRPr="00390E18">
        <w:rPr>
          <w:iCs/>
          <w:noProof/>
          <w:highlight w:val="yellow"/>
        </w:rPr>
        <w:fldChar w:fldCharType="separate"/>
      </w:r>
      <w:r w:rsidR="00772326" w:rsidRPr="00390E18">
        <w:rPr>
          <w:noProof/>
          <w:highlight w:val="yellow"/>
        </w:rPr>
        <w:t>8</w:t>
      </w:r>
      <w:r w:rsidR="00C7334A" w:rsidRPr="00390E18">
        <w:rPr>
          <w:iCs/>
          <w:noProof/>
          <w:highlight w:val="yellow"/>
        </w:rPr>
        <w:fldChar w:fldCharType="end"/>
      </w:r>
      <w:bookmarkEnd w:id="67"/>
      <w:r w:rsidRPr="00390E18">
        <w:rPr>
          <w:highlight w:val="yellow"/>
        </w:rPr>
        <w:t xml:space="preserve"> Apresentação dos contextos utilizados no trabalho (próprio, 2020)</w:t>
      </w:r>
      <w:bookmarkEnd w:id="68"/>
    </w:p>
    <w:p w14:paraId="2B059024" w14:textId="2BE998B5" w:rsidR="008849DE" w:rsidRDefault="008849DE" w:rsidP="00972812">
      <w:pPr>
        <w:pStyle w:val="Ttulo3"/>
      </w:pPr>
      <w:bookmarkStart w:id="69" w:name="_Ref48855940"/>
      <w:bookmarkStart w:id="70" w:name="_Toc55260951"/>
      <w:r w:rsidRPr="008849DE">
        <w:t>O que é o contexto comportamental?</w:t>
      </w:r>
      <w:bookmarkEnd w:id="69"/>
      <w:bookmarkEnd w:id="70"/>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71"/>
      <w:r w:rsidRPr="00A5596A">
        <w:t>Qualquer ação ou reação do organismo ou parte dele</w:t>
      </w:r>
      <w:r w:rsidR="008264A2">
        <w:t>.</w:t>
      </w:r>
      <w:commentRangeEnd w:id="71"/>
      <w:r w:rsidR="00272F79">
        <w:rPr>
          <w:rStyle w:val="Refdecomentrio"/>
          <w:iCs/>
          <w:color w:val="000000"/>
        </w:rPr>
        <w:commentReference w:id="71"/>
      </w:r>
    </w:p>
    <w:p w14:paraId="60D04307" w14:textId="1AC6DFAB" w:rsidR="00A5596A" w:rsidRPr="00A5596A" w:rsidRDefault="00514193" w:rsidP="00972812">
      <w:r>
        <w:tab/>
      </w:r>
      <w:r w:rsidR="00272F79">
        <w:t>A partir da definição de contexto, f</w:t>
      </w:r>
      <w:r>
        <w:t xml:space="preserve">oi realizado </w:t>
      </w:r>
      <w:commentRangeStart w:id="72"/>
      <w:r>
        <w:t xml:space="preserve">um </w:t>
      </w:r>
      <w:r w:rsidR="005B7378">
        <w:t xml:space="preserve">levantamento </w:t>
      </w:r>
      <w:commentRangeEnd w:id="72"/>
      <w:r w:rsidR="00CF5FC9">
        <w:rPr>
          <w:rStyle w:val="Refdecomentrio"/>
        </w:rPr>
        <w:commentReference w:id="72"/>
      </w:r>
      <w:r>
        <w:t xml:space="preserve">das </w:t>
      </w:r>
      <w:r w:rsidR="001F075D">
        <w:t xml:space="preserve">possíveis </w:t>
      </w:r>
      <w:r>
        <w:t xml:space="preserve">ações </w:t>
      </w:r>
      <w:commentRangeStart w:id="73"/>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5B7378">
        <w:t xml:space="preserve">, </w:t>
      </w:r>
      <w:commentRangeStart w:id="74"/>
      <w:r w:rsidR="00E2722E">
        <w:t xml:space="preserve">as </w:t>
      </w:r>
      <w:commentRangeEnd w:id="74"/>
      <w:r w:rsidR="00CF5FC9">
        <w:rPr>
          <w:rStyle w:val="Refdecomentrio"/>
        </w:rPr>
        <w:commentReference w:id="74"/>
      </w:r>
      <w:commentRangeStart w:id="7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75"/>
      <w:r w:rsidR="00CF5FC9">
        <w:rPr>
          <w:rStyle w:val="Refdecomentrio"/>
        </w:rPr>
        <w:commentReference w:id="75"/>
      </w:r>
      <w:commentRangeEnd w:id="73"/>
      <w:r w:rsidR="00912665">
        <w:rPr>
          <w:rStyle w:val="Refdecomentrio"/>
        </w:rPr>
        <w:commentReference w:id="73"/>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76" w:name="_Toc55260952"/>
      <w:r w:rsidRPr="008849DE">
        <w:t>O que é o contexto</w:t>
      </w:r>
      <w:r w:rsidR="00CF5FC9">
        <w:t xml:space="preserve"> de</w:t>
      </w:r>
      <w:r w:rsidRPr="008849DE">
        <w:t xml:space="preserve"> ambiente?</w:t>
      </w:r>
      <w:bookmarkEnd w:id="76"/>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77"/>
      <w:r w:rsidRPr="00CF31B0">
        <w:t>Conjunto de condições físicas, biológicas e químicas que rodeiam os seres vivos e as coisas</w:t>
      </w:r>
      <w:r w:rsidR="008264A2">
        <w:t>.</w:t>
      </w:r>
      <w:commentRangeEnd w:id="77"/>
      <w:r w:rsidR="00CF5FC9">
        <w:rPr>
          <w:rStyle w:val="Refdecomentrio"/>
          <w:iCs/>
          <w:color w:val="000000"/>
        </w:rPr>
        <w:commentReference w:id="77"/>
      </w:r>
    </w:p>
    <w:p w14:paraId="6AA72DD0" w14:textId="3E5B04D5"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912665">
        <w:t xml:space="preserve">foram </w:t>
      </w:r>
      <w:r w:rsidR="00907761">
        <w:t>identificado</w:t>
      </w:r>
      <w:r w:rsidR="00912665">
        <w:t>s</w:t>
      </w:r>
      <w:commentRangeStart w:id="78"/>
      <w:r w:rsidR="00246A57">
        <w:t xml:space="preserve"> 3 possíveis contextos</w:t>
      </w:r>
      <w:r w:rsidR="00907761">
        <w:t xml:space="preserve"> de ambiente</w:t>
      </w:r>
      <w:r w:rsidR="00246A57">
        <w:t xml:space="preserve"> </w:t>
      </w:r>
      <w:commentRangeEnd w:id="78"/>
      <w:r w:rsidR="00CF5FC9">
        <w:rPr>
          <w:rStyle w:val="Refdecomentrio"/>
        </w:rPr>
        <w:commentReference w:id="78"/>
      </w:r>
      <w:r w:rsidR="00246A57">
        <w:t xml:space="preserve">que podem </w:t>
      </w:r>
      <w:commentRangeStart w:id="79"/>
      <w:r w:rsidR="00246A57">
        <w:t xml:space="preserve">ser </w:t>
      </w:r>
      <w:commentRangeEnd w:id="79"/>
      <w:r w:rsidR="00CF5FC9">
        <w:rPr>
          <w:rStyle w:val="Refdecomentrio"/>
        </w:rPr>
        <w:commentReference w:id="79"/>
      </w:r>
      <w:r w:rsidR="00246A57">
        <w:t>representados na aplicação, que são:</w:t>
      </w:r>
      <w:commentRangeStart w:id="8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80"/>
      <w:r w:rsidR="00CF5FC9">
        <w:rPr>
          <w:rStyle w:val="Refdecomentrio"/>
        </w:rPr>
        <w:commentReference w:id="80"/>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00067B7F" w:rsidR="008849DE" w:rsidRDefault="008849DE" w:rsidP="00972812">
      <w:pPr>
        <w:pStyle w:val="Ttulo3"/>
      </w:pPr>
      <w:bookmarkStart w:id="81"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81"/>
    </w:p>
    <w:p w14:paraId="72669C84" w14:textId="4677083A"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commentRangeStart w:id="82"/>
      <w:r w:rsidR="00C23039">
        <w:t>app</w:t>
      </w:r>
      <w:commentRangeEnd w:id="82"/>
      <w:r w:rsidR="00912665">
        <w:rPr>
          <w:rStyle w:val="Refdecomentrio"/>
        </w:rPr>
        <w:commentReference w:id="82"/>
      </w:r>
      <w:r w:rsidR="002367B6">
        <w:t>.</w:t>
      </w:r>
      <w:r w:rsidR="00FE3FBF">
        <w:t xml:space="preserve"> </w:t>
      </w:r>
      <w:r w:rsidR="00E50F49">
        <w:t>Na aplicação</w:t>
      </w:r>
      <w:r w:rsidR="00912665">
        <w:t xml:space="preserve"> </w:t>
      </w:r>
      <w:r w:rsidR="00E50F49">
        <w:t xml:space="preserve">será obtido </w:t>
      </w:r>
      <w:r w:rsidR="00912665">
        <w:t xml:space="preserve">o </w:t>
      </w:r>
      <w:r w:rsidR="0039573D">
        <w:t xml:space="preserve">contexto </w:t>
      </w:r>
      <w:r w:rsidR="00E50F49">
        <w:t>de duas maneiras: (i) explicitamente, onde o usuário irá cadastrar o que está fazendo</w:t>
      </w:r>
      <w:r w:rsidR="00912665">
        <w:t>, e</w:t>
      </w:r>
      <w:r w:rsidR="00E50F49">
        <w:t>x.: emoções, atividades</w:t>
      </w:r>
      <w:r w:rsidR="00E44E8B">
        <w:t xml:space="preserve"> e localização</w:t>
      </w:r>
      <w:r w:rsidR="00912665">
        <w:t>;</w:t>
      </w:r>
      <w:r w:rsidR="00E50F49">
        <w:t xml:space="preserve"> (</w:t>
      </w:r>
      <w:proofErr w:type="spellStart"/>
      <w:r w:rsidR="00E50F49">
        <w:t>ii</w:t>
      </w:r>
      <w:proofErr w:type="spellEnd"/>
      <w:r w:rsidR="00E50F49">
        <w:t xml:space="preserve">) implicitamente, </w:t>
      </w:r>
      <w:r w:rsidR="00912665">
        <w:t>o</w:t>
      </w:r>
      <w:r w:rsidR="0039573D">
        <w:t xml:space="preserve"> qual </w:t>
      </w:r>
      <w:r w:rsidR="00FB4D12">
        <w:t>será</w:t>
      </w:r>
      <w:r w:rsidR="0039573D">
        <w:t xml:space="preserve"> obtid</w:t>
      </w:r>
      <w:r w:rsidR="00FB4D12">
        <w:t>o</w:t>
      </w:r>
      <w:r w:rsidR="0039573D">
        <w:t xml:space="preserve"> através d</w:t>
      </w:r>
      <w:r w:rsidR="00CF04BE">
        <w:t>as ações do usuário realizadas no aplicativo</w:t>
      </w:r>
      <w:r w:rsidR="00912665">
        <w:t>,</w:t>
      </w:r>
      <w:r w:rsidR="00CE64CC">
        <w:t xml:space="preserve"> </w:t>
      </w:r>
      <w:r w:rsidR="00912665">
        <w:t>ex</w:t>
      </w:r>
      <w:r w:rsidR="00CE64CC">
        <w:t xml:space="preserve">.: </w:t>
      </w:r>
      <w:r w:rsidR="001A18FD" w:rsidRPr="001A18FD">
        <w:t xml:space="preserve">ações sobre os componentes do </w:t>
      </w:r>
      <w:commentRangeStart w:id="83"/>
      <w:r w:rsidR="001A18FD" w:rsidRPr="001A18FD">
        <w:t>app</w:t>
      </w:r>
      <w:commentRangeEnd w:id="83"/>
      <w:r w:rsidR="00912665">
        <w:rPr>
          <w:rStyle w:val="Refdecomentrio"/>
        </w:rPr>
        <w:commentReference w:id="83"/>
      </w:r>
      <w:r w:rsidR="00CE64CC">
        <w:t xml:space="preserve">, </w:t>
      </w:r>
      <w:r w:rsidR="007D153C">
        <w:t>localização</w:t>
      </w:r>
      <w:r w:rsidR="00CE64CC">
        <w:t>.</w:t>
      </w:r>
    </w:p>
    <w:p w14:paraId="1ABFA8C1" w14:textId="5F83778E"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84"/>
      <w:r w:rsidR="00EF1EAD">
        <w:t>implicitamente</w:t>
      </w:r>
      <w:commentRangeEnd w:id="84"/>
      <w:r w:rsidR="00CF5FC9">
        <w:rPr>
          <w:rStyle w:val="Refdecomentrio"/>
        </w:rPr>
        <w:commentReference w:id="84"/>
      </w:r>
      <w:r w:rsidR="008E1661">
        <w:t xml:space="preserve">, </w:t>
      </w:r>
      <w:r w:rsidR="00EF1EAD">
        <w:t xml:space="preserve">isso devido </w:t>
      </w:r>
      <w:r w:rsidR="00912665">
        <w:t>à</w:t>
      </w:r>
      <w:r w:rsidR="00EF1EAD">
        <w:t xml:space="preserve">s limitações dos sensores e dados disponíveis na </w:t>
      </w:r>
      <w:commentRangeStart w:id="85"/>
      <w:r w:rsidR="00EF1EAD">
        <w:t xml:space="preserve">aplicação </w:t>
      </w:r>
      <w:commentRangeEnd w:id="85"/>
      <w:r w:rsidR="00CF5FC9">
        <w:rPr>
          <w:rStyle w:val="Refdecomentrio"/>
        </w:rPr>
        <w:lastRenderedPageBreak/>
        <w:commentReference w:id="85"/>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86"/>
      <w:commentRangeStart w:id="87"/>
      <w:r>
        <w:t>localização</w:t>
      </w:r>
      <w:commentRangeEnd w:id="86"/>
      <w:r w:rsidR="008264A2">
        <w:rPr>
          <w:rStyle w:val="Refdecomentrio"/>
        </w:rPr>
        <w:commentReference w:id="86"/>
      </w:r>
      <w:commentRangeEnd w:id="87"/>
      <w:r w:rsidR="001C6C9A">
        <w:rPr>
          <w:rStyle w:val="Refdecomentrio"/>
        </w:rPr>
        <w:commentReference w:id="87"/>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1E92A6EA"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w:t>
      </w:r>
    </w:p>
    <w:p w14:paraId="10D98F62" w14:textId="37484297" w:rsidR="00512D8C" w:rsidRDefault="00A4134C" w:rsidP="00972812">
      <w:pPr>
        <w:pStyle w:val="Ttulo3"/>
      </w:pPr>
      <w:bookmarkStart w:id="88" w:name="_Ref42462937"/>
      <w:bookmarkStart w:id="89" w:name="_Toc55260954"/>
      <w:r>
        <w:t>O que são a</w:t>
      </w:r>
      <w:r w:rsidR="00512D8C">
        <w:t xml:space="preserve">s ações do </w:t>
      </w:r>
      <w:r w:rsidR="006B1587">
        <w:t>usuário</w:t>
      </w:r>
      <w:r>
        <w:t>?</w:t>
      </w:r>
      <w:bookmarkEnd w:id="88"/>
      <w:bookmarkEnd w:id="89"/>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90"/>
      <w:commentRangeEnd w:id="90"/>
      <w:r w:rsidR="008264A2">
        <w:rPr>
          <w:rStyle w:val="Refdecomentrio"/>
        </w:rPr>
        <w:commentReference w:id="90"/>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7B5A4883" w:rsidR="00EE5AC3" w:rsidRDefault="00BF1A85" w:rsidP="00972812">
      <w:pPr>
        <w:pStyle w:val="Ttulo2"/>
      </w:pPr>
      <w:bookmarkStart w:id="91" w:name="_Toc55260955"/>
      <w:r>
        <w:t>P</w:t>
      </w:r>
      <w:r w:rsidR="00726572">
        <w:t>esquisa com usuários sobre recomendação musical</w:t>
      </w:r>
      <w:bookmarkEnd w:id="91"/>
    </w:p>
    <w:p w14:paraId="303F21D0" w14:textId="510B59F3" w:rsidR="006C7738" w:rsidRPr="006C7738" w:rsidRDefault="006C7738" w:rsidP="00972812">
      <w:r>
        <w:tab/>
      </w:r>
      <w:r w:rsidR="00F7313E">
        <w:t>Para validar o modelo de sistema de recomendação</w:t>
      </w:r>
      <w:r w:rsidR="00B2728C">
        <w:t xml:space="preserve"> </w:t>
      </w:r>
      <w:commentRangeStart w:id="92"/>
      <w:r w:rsidR="00B2728C">
        <w:t>foi</w:t>
      </w:r>
      <w:r w:rsidR="00F7313E">
        <w:t xml:space="preserve"> </w:t>
      </w:r>
      <w:r w:rsidR="00B2728C">
        <w:t xml:space="preserve">desenvolvida </w:t>
      </w:r>
      <w:commentRangeEnd w:id="92"/>
      <w:r w:rsidR="00B2728C">
        <w:rPr>
          <w:rStyle w:val="Refdecomentrio"/>
        </w:rPr>
        <w:commentReference w:id="92"/>
      </w:r>
      <w:r w:rsidR="00F7313E">
        <w:t xml:space="preserve">uma </w:t>
      </w:r>
      <w:commentRangeStart w:id="93"/>
      <w:commentRangeStart w:id="94"/>
      <w:r w:rsidR="00F7313E">
        <w:t>aplicação</w:t>
      </w:r>
      <w:commentRangeEnd w:id="93"/>
      <w:r w:rsidR="008264A2">
        <w:rPr>
          <w:rStyle w:val="Refdecomentrio"/>
        </w:rPr>
        <w:commentReference w:id="93"/>
      </w:r>
      <w:commentRangeEnd w:id="94"/>
      <w:r w:rsidR="001C6C9A">
        <w:rPr>
          <w:rStyle w:val="Refdecomentrio"/>
        </w:rPr>
        <w:commentReference w:id="94"/>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rsidRPr="00390E18">
        <w:rPr>
          <w:highlight w:val="yellow"/>
        </w:rPr>
        <w:fldChar w:fldCharType="begin"/>
      </w:r>
      <w:r w:rsidR="00256BF0" w:rsidRPr="00390E18">
        <w:rPr>
          <w:highlight w:val="yellow"/>
        </w:rPr>
        <w:instrText xml:space="preserve"> REF _Ref42452795 \h </w:instrText>
      </w:r>
      <w:r w:rsidR="00064C0B">
        <w:rPr>
          <w:highlight w:val="yellow"/>
        </w:rPr>
        <w:instrText xml:space="preserve"> \* MERGEFORMAT </w:instrText>
      </w:r>
      <w:r w:rsidR="00256BF0" w:rsidRPr="00390E18">
        <w:rPr>
          <w:highlight w:val="yellow"/>
        </w:rPr>
      </w:r>
      <w:r w:rsidR="00256BF0" w:rsidRPr="00390E18">
        <w:rPr>
          <w:highlight w:val="yellow"/>
        </w:rPr>
        <w:fldChar w:fldCharType="separate"/>
      </w:r>
      <w:r w:rsidR="00256BF0" w:rsidRPr="00390E18">
        <w:rPr>
          <w:highlight w:val="yellow"/>
        </w:rPr>
        <w:t xml:space="preserve">Figura </w:t>
      </w:r>
      <w:r w:rsidR="00256BF0" w:rsidRPr="00390E18">
        <w:rPr>
          <w:noProof/>
          <w:highlight w:val="yellow"/>
        </w:rPr>
        <w:t>11</w:t>
      </w:r>
      <w:r w:rsidR="00256BF0" w:rsidRPr="00390E18">
        <w:rPr>
          <w:highlight w:val="yellow"/>
        </w:rPr>
        <w:fldChar w:fldCharType="end"/>
      </w:r>
      <w:r w:rsidR="00256BF0">
        <w:t>.</w:t>
      </w:r>
    </w:p>
    <w:p w14:paraId="66240C09" w14:textId="77777777" w:rsidR="007649CF" w:rsidRDefault="0051111E">
      <w:pPr>
        <w:pStyle w:val="Figuras"/>
      </w:pPr>
      <w:commentRangeStart w:id="95"/>
      <w:commentRangeStart w:id="96"/>
      <w:commentRangeStart w:id="97"/>
      <w:r>
        <w:drawing>
          <wp:inline distT="0" distB="0" distL="0" distR="0" wp14:anchorId="5DFBBC3E" wp14:editId="3B86AE19">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95"/>
      <w:commentRangeEnd w:id="96"/>
      <w:r w:rsidR="00B2728C">
        <w:rPr>
          <w:rStyle w:val="Refdecomentrio"/>
        </w:rPr>
        <w:commentReference w:id="95"/>
      </w:r>
      <w:r w:rsidR="00215D62">
        <w:rPr>
          <w:rStyle w:val="Refdecomentrio"/>
        </w:rPr>
        <w:commentReference w:id="96"/>
      </w:r>
      <w:commentRangeEnd w:id="97"/>
      <w:r w:rsidR="005B39DC">
        <w:rPr>
          <w:rStyle w:val="Refdecomentrio"/>
        </w:rPr>
        <w:commentReference w:id="97"/>
      </w:r>
    </w:p>
    <w:p w14:paraId="232A08C4" w14:textId="2644B9CE" w:rsidR="002638C0" w:rsidRDefault="007649CF" w:rsidP="00972812">
      <w:pPr>
        <w:pStyle w:val="Legenda"/>
      </w:pPr>
      <w:bookmarkStart w:id="98" w:name="_Ref42452795"/>
      <w:bookmarkStart w:id="99" w:name="_Toc55260887"/>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9</w:t>
      </w:r>
      <w:r w:rsidR="00C7334A" w:rsidRPr="00390E18">
        <w:rPr>
          <w:noProof/>
          <w:highlight w:val="yellow"/>
        </w:rPr>
        <w:fldChar w:fldCharType="end"/>
      </w:r>
      <w:bookmarkEnd w:id="98"/>
      <w:r w:rsidRPr="00390E18">
        <w:rPr>
          <w:highlight w:val="yellow"/>
        </w:rPr>
        <w:t xml:space="preserve"> Etapas do desenvolvimento</w:t>
      </w:r>
      <w:r w:rsidRPr="00390E18">
        <w:rPr>
          <w:noProof/>
          <w:highlight w:val="yellow"/>
        </w:rPr>
        <w:t xml:space="preserve"> do sistema de recomendação musical</w:t>
      </w:r>
      <w:r w:rsidRPr="00390E18">
        <w:rPr>
          <w:highlight w:val="yellow"/>
        </w:rPr>
        <w:t xml:space="preserve"> </w:t>
      </w:r>
      <w:bookmarkStart w:id="100" w:name="_Hlk42442745"/>
      <w:r w:rsidRPr="00390E18">
        <w:rPr>
          <w:highlight w:val="yellow"/>
        </w:rPr>
        <w:t>(próprio, 2020)</w:t>
      </w:r>
      <w:bookmarkEnd w:id="99"/>
      <w:bookmarkEnd w:id="100"/>
    </w:p>
    <w:p w14:paraId="24FD8A78" w14:textId="6C21E887" w:rsidR="00D902DF" w:rsidRDefault="00D902DF" w:rsidP="00972812">
      <w:commentRangeStart w:id="101"/>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w:t>
      </w:r>
      <w:commentRangeStart w:id="102"/>
      <w:r w:rsidR="00215D62">
        <w:t>ta</w:t>
      </w:r>
      <w:r w:rsidR="00C00AE5">
        <w:t>m</w:t>
      </w:r>
      <w:r w:rsidR="00215D62">
        <w:t xml:space="preserve"> entender </w:t>
      </w:r>
      <w:r w:rsidR="005C6E53">
        <w:t>suas</w:t>
      </w:r>
      <w:r>
        <w:t xml:space="preserve"> </w:t>
      </w:r>
      <w:commentRangeEnd w:id="102"/>
      <w:r w:rsidR="00064C0B">
        <w:rPr>
          <w:rStyle w:val="Refdecomentrio"/>
        </w:rPr>
        <w:lastRenderedPageBreak/>
        <w:commentReference w:id="102"/>
      </w:r>
      <w:r>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101"/>
      <w:r w:rsidR="00C00AE5">
        <w:rPr>
          <w:rStyle w:val="Refdecomentrio"/>
        </w:rPr>
        <w:commentReference w:id="101"/>
      </w:r>
    </w:p>
    <w:p w14:paraId="49CCDBDD" w14:textId="7E9121F6" w:rsidR="002D4647" w:rsidRDefault="002D4647" w:rsidP="00972812">
      <w:pPr>
        <w:pStyle w:val="Legenda"/>
      </w:pPr>
      <w:bookmarkStart w:id="103" w:name="_Ref48857312"/>
      <w:bookmarkStart w:id="104" w:name="_Toc55260909"/>
      <w:commentRangeStart w:id="105"/>
      <w:r>
        <w:t xml:space="preserve">Quadro </w:t>
      </w:r>
      <w:fldSimple w:instr=" SEQ Quadro \* ARABIC ">
        <w:r w:rsidR="00496F40">
          <w:rPr>
            <w:noProof/>
          </w:rPr>
          <w:t>2</w:t>
        </w:r>
      </w:fldSimple>
      <w:bookmarkEnd w:id="103"/>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104"/>
      <w:commentRangeEnd w:id="105"/>
      <w:r w:rsidR="00064C0B">
        <w:rPr>
          <w:rStyle w:val="Refdecomentrio"/>
          <w:b w:val="0"/>
          <w:iCs/>
          <w:color w:val="000000"/>
        </w:rPr>
        <w:commentReference w:id="105"/>
      </w:r>
    </w:p>
    <w:tbl>
      <w:tblPr>
        <w:tblStyle w:val="Tabelacomgrade"/>
        <w:tblW w:w="0" w:type="auto"/>
        <w:tblLook w:val="04A0" w:firstRow="1" w:lastRow="0" w:firstColumn="1" w:lastColumn="0" w:noHBand="0" w:noVBand="1"/>
        <w:tblPrChange w:id="106" w:author="Juliano Varella De Carvalho" w:date="2020-11-05T17:22:00Z">
          <w:tblPr>
            <w:tblStyle w:val="Tabelacomgrade"/>
            <w:tblW w:w="0" w:type="auto"/>
            <w:tblLook w:val="04A0" w:firstRow="1" w:lastRow="0" w:firstColumn="1" w:lastColumn="0" w:noHBand="0" w:noVBand="1"/>
          </w:tblPr>
        </w:tblPrChange>
      </w:tblPr>
      <w:tblGrid>
        <w:gridCol w:w="4531"/>
        <w:gridCol w:w="4531"/>
        <w:tblGridChange w:id="107">
          <w:tblGrid>
            <w:gridCol w:w="4531"/>
            <w:gridCol w:w="4531"/>
          </w:tblGrid>
        </w:tblGridChange>
      </w:tblGrid>
      <w:tr w:rsidR="00505BB9" w:rsidRPr="00064C0B" w14:paraId="0E60E6B7" w14:textId="77777777" w:rsidTr="00064C0B">
        <w:tc>
          <w:tcPr>
            <w:tcW w:w="4531" w:type="dxa"/>
            <w:shd w:val="clear" w:color="auto" w:fill="D9D9D9" w:themeFill="background1" w:themeFillShade="D9"/>
            <w:tcPrChange w:id="108" w:author="Juliano Varella De Carvalho" w:date="2020-11-05T17:22:00Z">
              <w:tcPr>
                <w:tcW w:w="4531" w:type="dxa"/>
              </w:tcPr>
            </w:tcPrChange>
          </w:tcPr>
          <w:p w14:paraId="0AC744C5" w14:textId="0BF3E9AE" w:rsidR="00505BB9" w:rsidRPr="00390E18" w:rsidRDefault="00505BB9" w:rsidP="00390E18">
            <w:pPr>
              <w:jc w:val="center"/>
              <w:rPr>
                <w:b/>
                <w:bCs/>
              </w:rPr>
            </w:pPr>
            <w:r w:rsidRPr="00390E18">
              <w:rPr>
                <w:b/>
                <w:bCs/>
              </w:rPr>
              <w:lastRenderedPageBreak/>
              <w:t>Pergunta</w:t>
            </w:r>
          </w:p>
        </w:tc>
        <w:tc>
          <w:tcPr>
            <w:tcW w:w="4531" w:type="dxa"/>
            <w:shd w:val="clear" w:color="auto" w:fill="D9D9D9" w:themeFill="background1" w:themeFillShade="D9"/>
            <w:tcPrChange w:id="109" w:author="Juliano Varella De Carvalho" w:date="2020-11-05T17:22:00Z">
              <w:tcPr>
                <w:tcW w:w="4531" w:type="dxa"/>
              </w:tcPr>
            </w:tcPrChange>
          </w:tcPr>
          <w:p w14:paraId="19A5F2D0" w14:textId="74102221" w:rsidR="00505BB9" w:rsidRPr="00390E18" w:rsidRDefault="009C0756" w:rsidP="00390E18">
            <w:pPr>
              <w:jc w:val="center"/>
              <w:rPr>
                <w:b/>
                <w:bCs/>
              </w:rPr>
            </w:pPr>
            <w:r w:rsidRPr="00390E18">
              <w:rPr>
                <w:b/>
                <w:bCs/>
              </w:rPr>
              <w:t>Possíveis r</w:t>
            </w:r>
            <w:r w:rsidR="00616558" w:rsidRPr="00390E18">
              <w:rPr>
                <w:b/>
                <w:bCs/>
              </w:rPr>
              <w:t>espostas</w:t>
            </w:r>
          </w:p>
        </w:tc>
      </w:tr>
      <w:tr w:rsidR="00505BB9" w:rsidRPr="00052B47"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110" w:name="_Toc55260956"/>
      <w:r>
        <w:t>Pré-teste</w:t>
      </w:r>
      <w:r w:rsidR="00DB0C61">
        <w:t xml:space="preserve"> do questionário</w:t>
      </w:r>
      <w:bookmarkEnd w:id="110"/>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commentRangeStart w:id="111"/>
      <w:r w:rsidR="00D0162D">
        <w:t>delas</w:t>
      </w:r>
      <w:r w:rsidR="00C00AE5">
        <w:t>.</w:t>
      </w:r>
      <w:commentRangeEnd w:id="111"/>
      <w:r w:rsidR="00064C0B">
        <w:rPr>
          <w:rStyle w:val="Refdecomentrio"/>
        </w:rPr>
        <w:commentReference w:id="111"/>
      </w:r>
    </w:p>
    <w:p w14:paraId="6DFEE646" w14:textId="75BD6881" w:rsidR="00F72CBA" w:rsidRDefault="00F72CBA" w:rsidP="00972812">
      <w:pPr>
        <w:pStyle w:val="Ttulo3"/>
      </w:pPr>
      <w:bookmarkStart w:id="112" w:name="_Toc55260957"/>
      <w:r>
        <w:t xml:space="preserve">Resultados do </w:t>
      </w:r>
      <w:r w:rsidR="00123767">
        <w:t>questionário</w:t>
      </w:r>
      <w:bookmarkEnd w:id="112"/>
    </w:p>
    <w:p w14:paraId="3715E4DD" w14:textId="672F3D08" w:rsidR="005859BD" w:rsidRDefault="005859BD" w:rsidP="00972812">
      <w:r>
        <w:tab/>
      </w:r>
      <w:commentRangeStart w:id="113"/>
      <w:r>
        <w:t xml:space="preserve">Com um alcance maior do que 1000 pessoas, sendo 800 funcionários da CWI que possuem acesso ao Slack, 200 pessoas alcançadas através do Instagram e demais divulgações que tiveram, </w:t>
      </w:r>
      <w:commentRangeEnd w:id="113"/>
      <w:r>
        <w:rPr>
          <w:rStyle w:val="Refdecomentrio"/>
        </w:rPr>
        <w:commentReference w:id="113"/>
      </w:r>
      <w:r>
        <w:t>o questionário teve uma adesão de 222 respostas. O público respondente tinha entre 14 e 71 anos e um gosto musical bem diversificado, foram obtidos em torno de 60 estilos musicais, sendo o mais votado o Rock, com 181 marcações.</w:t>
      </w:r>
    </w:p>
    <w:p w14:paraId="7E777760" w14:textId="6978688D" w:rsidR="008A0B65" w:rsidRDefault="001F52F1" w:rsidP="00972812">
      <w:r>
        <w:tab/>
        <w:t>O questionário foi aberto no dia 6 de julho de 2020, nesse dia foi realizada uma publicação no Instagram para apresentá-lo ao público, e no decorrer</w:t>
      </w:r>
      <w:r w:rsidR="00064C0B">
        <w:t xml:space="preserve"> dos dias posteriores</w:t>
      </w:r>
      <w:r>
        <w:t xml:space="preserve">, foi enviado a outras redes sociais, como WhatsApp, Slack (empresarial), Twitter e Facebook. O </w:t>
      </w:r>
      <w:r>
        <w:lastRenderedPageBreak/>
        <w:t>seu fechamento foi realizado no dia 18 de julho de 2020, somando o total de 12 dias em que o ele ficou aberto.</w:t>
      </w:r>
      <w:commentRangeStart w:id="114"/>
      <w:commentRangeEnd w:id="114"/>
      <w:r>
        <w:rPr>
          <w:rStyle w:val="Refdecomentrio"/>
        </w:rPr>
        <w:commentReference w:id="114"/>
      </w:r>
      <w:r w:rsidR="008E468C">
        <w:t xml:space="preserve"> </w:t>
      </w:r>
      <w:commentRangeStart w:id="115"/>
      <w:r w:rsidR="008E468C">
        <w:t xml:space="preserve">Link para as respostas do questionário: </w:t>
      </w:r>
      <w:hyperlink r:id="rId43" w:history="1">
        <w:r w:rsidR="008E468C" w:rsidRPr="00275A69">
          <w:rPr>
            <w:rStyle w:val="Hyperlink"/>
          </w:rPr>
          <w:t>https://forms.gle/FKW5iJBhT7oEa18eA</w:t>
        </w:r>
      </w:hyperlink>
      <w:r w:rsidR="008E468C">
        <w:t xml:space="preserve"> </w:t>
      </w:r>
      <w:commentRangeEnd w:id="115"/>
      <w:r w:rsidR="00064C0B">
        <w:rPr>
          <w:rStyle w:val="Refdecomentrio"/>
        </w:rPr>
        <w:commentReference w:id="115"/>
      </w:r>
    </w:p>
    <w:p w14:paraId="1B013D79" w14:textId="03351EA3" w:rsidR="00AF1DF6" w:rsidRDefault="00AF1DF6" w:rsidP="00972812">
      <w:r>
        <w:tab/>
        <w:t xml:space="preserve">Dos dispositivos ou aplicativos utilizados para realizar a reprodução das </w:t>
      </w:r>
      <w:r w:rsidR="0077460B">
        <w:t>músicas</w:t>
      </w:r>
      <w:r>
        <w:t xml:space="preserve">, com 168 respostas, o </w:t>
      </w:r>
      <w:proofErr w:type="spellStart"/>
      <w:r>
        <w:t>Spotify</w:t>
      </w:r>
      <w:proofErr w:type="spellEnd"/>
      <w:r>
        <w:t xml:space="preserve">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2794C290"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116"/>
      <w:r>
        <w:t xml:space="preserve">de </w:t>
      </w:r>
      <w:r w:rsidR="00EF0264">
        <w:t>recomendação</w:t>
      </w:r>
      <w:r>
        <w:t xml:space="preserve"> musical</w:t>
      </w:r>
      <w:commentRangeEnd w:id="116"/>
      <w:r w:rsidR="00F372BC">
        <w:rPr>
          <w:rStyle w:val="Refdecomentrio"/>
        </w:rPr>
        <w:commentReference w:id="116"/>
      </w:r>
      <w:r w:rsidR="00064C0B">
        <w:t>.</w:t>
      </w:r>
      <w:r w:rsidR="0033089C">
        <w:t xml:space="preserve"> </w:t>
      </w:r>
      <w:r w:rsidR="00064C0B">
        <w:t>A pergunta</w:t>
      </w:r>
      <w:r w:rsidR="0033089C">
        <w:t xml:space="preserve"> “</w:t>
      </w:r>
      <w:r w:rsidR="0033089C" w:rsidRPr="0033089C">
        <w:t>Você acredita que o contexto poderia melhorar essas recomendações?</w:t>
      </w:r>
      <w:r w:rsidR="0033089C">
        <w:t>”</w:t>
      </w:r>
      <w:r w:rsidR="00064C0B">
        <w:t xml:space="preserve"> </w:t>
      </w:r>
      <w:r w:rsidR="0033089C">
        <w:t>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r w:rsidR="00064C0B">
        <w:t xml:space="preserve">há </w:t>
      </w:r>
      <w:r w:rsidR="007E689E">
        <w:t xml:space="preserve">espaço para agregar qualidade </w:t>
      </w:r>
      <w:r w:rsidR="00A510E7">
        <w:t xml:space="preserve">às </w:t>
      </w:r>
      <w:r w:rsidR="007E689E">
        <w:t>recomendações musicais</w:t>
      </w:r>
      <w:r w:rsidR="00064C0B">
        <w:t>, segundo a opinião dos respondentes</w:t>
      </w:r>
      <w:r>
        <w:t>.</w:t>
      </w:r>
    </w:p>
    <w:p w14:paraId="094FABD9" w14:textId="08A5C85B" w:rsidR="003A615F" w:rsidRDefault="003A615F" w:rsidP="00972812">
      <w:r>
        <w:tab/>
      </w:r>
      <w:commentRangeStart w:id="117"/>
      <w:r w:rsidR="00710204">
        <w:t xml:space="preserve">Para aperfeiçoar a visão do trabalho </w:t>
      </w:r>
      <w:r w:rsidR="00064C0B">
        <w:t xml:space="preserve">sobre as </w:t>
      </w:r>
      <w:r w:rsidR="00710204">
        <w:t xml:space="preserve">características </w:t>
      </w:r>
      <w:r w:rsidR="00064C0B">
        <w:t xml:space="preserve">que </w:t>
      </w:r>
      <w:r w:rsidR="00710204">
        <w:t xml:space="preserve">possuem maior importância, </w:t>
      </w:r>
      <w:r w:rsidR="00064C0B">
        <w:t xml:space="preserve">foram realizadas </w:t>
      </w:r>
      <w:r w:rsidR="00710204">
        <w:t xml:space="preserve">as perguntas </w:t>
      </w:r>
      <w:commentRangeStart w:id="118"/>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características </w:t>
      </w:r>
      <w:r w:rsidR="006C6BA1">
        <w:t>que mais influenciam</w:t>
      </w:r>
      <w:r w:rsidR="00440190">
        <w:t xml:space="preserve"> os usuários na escolha de uma </w:t>
      </w:r>
      <w:r w:rsidR="00B46B67">
        <w:t>música</w:t>
      </w:r>
      <w:r w:rsidR="00440190">
        <w:t>.</w:t>
      </w:r>
      <w:commentRangeEnd w:id="117"/>
      <w:r w:rsidR="00726572">
        <w:rPr>
          <w:rStyle w:val="Refdecomentrio"/>
        </w:rPr>
        <w:commentReference w:id="117"/>
      </w:r>
      <w:commentRangeEnd w:id="118"/>
      <w:r w:rsidR="00064C0B">
        <w:rPr>
          <w:rStyle w:val="Refdecomentrio"/>
        </w:rPr>
        <w:commentReference w:id="118"/>
      </w:r>
    </w:p>
    <w:p w14:paraId="0EE24784" w14:textId="40CD5C06" w:rsidR="00D26EEE" w:rsidRDefault="00CF14F8" w:rsidP="00972812">
      <w:r>
        <w:tab/>
        <w:t xml:space="preserve">Visando entender o comportamento do público, </w:t>
      </w:r>
      <w:r w:rsidR="00064C0B">
        <w:t xml:space="preserve">foram feitas </w:t>
      </w:r>
      <w:r>
        <w:t>a</w:t>
      </w:r>
      <w:r w:rsidR="00716764">
        <w:t>s</w:t>
      </w:r>
      <w:r>
        <w:t xml:space="preserve"> pergunta</w:t>
      </w:r>
      <w:r w:rsidR="00716764">
        <w:t>s</w:t>
      </w:r>
      <w:r>
        <w:t xml:space="preserve"> “</w:t>
      </w:r>
      <w:r w:rsidR="00D26EEE" w:rsidRPr="00D26EEE">
        <w:t>O que costuma te influenciar na escolha da música?</w:t>
      </w:r>
      <w:r>
        <w:t>”</w:t>
      </w:r>
      <w:r w:rsidR="00064C0B">
        <w:t>,</w:t>
      </w:r>
      <w:r w:rsidR="00716764">
        <w:t xml:space="preserve"> e “</w:t>
      </w:r>
      <w:r w:rsidR="00716764" w:rsidRPr="00D26EEE">
        <w:t>O que você faz quando gosta ou não de uma música?</w:t>
      </w:r>
      <w:r w:rsidR="00716764">
        <w:t>”.</w:t>
      </w:r>
      <w:r w:rsidR="00FD7277">
        <w:t xml:space="preserve"> </w:t>
      </w:r>
      <w:commentRangeStart w:id="119"/>
      <w:r w:rsidR="00FD7277">
        <w:t>Dessa maneira, foi possível compreender as características mais importantes a serem consideradas no modelo e ordem da aplicação.</w:t>
      </w:r>
      <w:commentRangeEnd w:id="119"/>
      <w:r w:rsidR="00064C0B">
        <w:rPr>
          <w:rStyle w:val="Refdecomentrio"/>
        </w:rPr>
        <w:commentReference w:id="119"/>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w:t>
      </w:r>
      <w:r>
        <w:lastRenderedPageBreak/>
        <w:t>desenvolvida.</w:t>
      </w:r>
      <w:r w:rsidR="003E2D2F">
        <w:t xml:space="preserve"> Devido ao tempo disponível para desenvolvimento, ela acabou não sendo utilizada.</w:t>
      </w:r>
    </w:p>
    <w:p w14:paraId="7489439F" w14:textId="75C80DA3"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w:t>
      </w:r>
      <w:r w:rsidR="00390E18">
        <w:t>entender que</w:t>
      </w:r>
      <w:r w:rsidR="00D07245">
        <w:t xml:space="preserve"> mais de 50%</w:t>
      </w:r>
      <w:r w:rsidR="00064C0B">
        <w:t xml:space="preserve"> dos respondentes</w:t>
      </w:r>
      <w:r w:rsidR="00D07245">
        <w:t xml:space="preserve"> ouvia de 0 a 10horas por semana.</w:t>
      </w:r>
      <w:r w:rsidR="00C05858">
        <w:t xml:space="preserve"> </w:t>
      </w:r>
    </w:p>
    <w:p w14:paraId="066C13DF" w14:textId="23302F6F" w:rsidR="00E164B4" w:rsidRDefault="00005CD2" w:rsidP="00972812">
      <w:r>
        <w:tab/>
        <w:t xml:space="preserve">Visando realizar um </w:t>
      </w:r>
      <w:commentRangeStart w:id="120"/>
      <w:proofErr w:type="spellStart"/>
      <w:r w:rsidRPr="00390E18">
        <w:rPr>
          <w:i/>
          <w:iCs w:val="0"/>
        </w:rPr>
        <w:t>Cold</w:t>
      </w:r>
      <w:proofErr w:type="spellEnd"/>
      <w:r w:rsidRPr="00390E18">
        <w:rPr>
          <w:i/>
          <w:iCs w:val="0"/>
        </w:rPr>
        <w:t xml:space="preserve"> Start</w:t>
      </w:r>
      <w:r>
        <w:t xml:space="preserve"> </w:t>
      </w:r>
      <w:commentRangeEnd w:id="120"/>
      <w:r w:rsidR="00CB5A3E">
        <w:rPr>
          <w:rStyle w:val="Refdecomentrio"/>
        </w:rPr>
        <w:commentReference w:id="120"/>
      </w:r>
      <w:r>
        <w:t>na aplicação, foi criad</w:t>
      </w:r>
      <w:r w:rsidR="00CB5A3E">
        <w:t>a</w:t>
      </w:r>
      <w:r>
        <w:t xml:space="preserve"> a pergunta “</w:t>
      </w:r>
      <w:r w:rsidR="00E164B4" w:rsidRPr="00E164B4">
        <w:t>Quais são os gêneros musicais que gosta de escutar?</w:t>
      </w:r>
      <w:r>
        <w:t xml:space="preserve">”, </w:t>
      </w:r>
      <w:r w:rsidR="00CB5A3E">
        <w:t xml:space="preserve">e </w:t>
      </w:r>
      <w:r>
        <w:t xml:space="preserve">colocar as principais respostas </w:t>
      </w:r>
      <w:r w:rsidR="00CB5A3E">
        <w:t xml:space="preserve">no </w:t>
      </w:r>
      <w:r w:rsidRPr="00390E18">
        <w:rPr>
          <w:i/>
          <w:iCs w:val="0"/>
        </w:rPr>
        <w:t>plugin</w:t>
      </w:r>
      <w:r w:rsidR="00CB5A3E">
        <w:t xml:space="preserve"> a ser criado</w:t>
      </w:r>
      <w:r>
        <w:t xml:space="preserve">. Porém, devido ao tempo limitado de desenvolvimento, a </w:t>
      </w:r>
      <w:proofErr w:type="spellStart"/>
      <w:r w:rsidRPr="00E54780">
        <w:rPr>
          <w:i/>
          <w:iCs w:val="0"/>
        </w:rPr>
        <w:t>feature</w:t>
      </w:r>
      <w:proofErr w:type="spellEnd"/>
      <w:r>
        <w:t xml:space="preserve"> não foi </w:t>
      </w:r>
      <w:r w:rsidR="00E54780">
        <w:t>feita</w:t>
      </w:r>
      <w:r>
        <w:t>.</w:t>
      </w:r>
    </w:p>
    <w:p w14:paraId="08CDF2F8" w14:textId="70D3CC07" w:rsidR="00C049E1" w:rsidRDefault="00C05858" w:rsidP="00972812">
      <w:r>
        <w:tab/>
      </w:r>
      <w:r w:rsidR="00173EA6">
        <w:t xml:space="preserve">Respeitando a privacidade do público, foi </w:t>
      </w:r>
      <w:r w:rsidR="00CB5A3E">
        <w:t xml:space="preserve">feita </w:t>
      </w:r>
      <w:r w:rsidR="00173EA6">
        <w:t>a pergunta “</w:t>
      </w:r>
      <w:r w:rsidR="00C049E1" w:rsidRPr="00C049E1">
        <w:t>Gostaria de participar de uma pesquisa que visa melhorar a recomendação musical?</w:t>
      </w:r>
      <w:r w:rsidR="00173EA6">
        <w:t xml:space="preserve">”, a qual foi utilizada para filtrar somente os usuários que aceitaram ela para enviar o convite </w:t>
      </w:r>
      <w:r w:rsidR="00CB5A3E">
        <w:t>de uso futuro do</w:t>
      </w:r>
      <w:r w:rsidR="00173EA6">
        <w:t xml:space="preserve"> </w:t>
      </w:r>
      <w:r w:rsidR="00173EA6" w:rsidRPr="003E5C3C">
        <w:rPr>
          <w:i/>
          <w:iCs w:val="0"/>
        </w:rPr>
        <w:t>plugin</w:t>
      </w:r>
      <w:r w:rsidR="00173EA6">
        <w:t>.</w:t>
      </w:r>
    </w:p>
    <w:p w14:paraId="032559F2" w14:textId="5CCF15D0" w:rsidR="00C049E1" w:rsidRDefault="00F9027D" w:rsidP="00972812">
      <w:r>
        <w:tab/>
      </w:r>
      <w:r w:rsidR="00C635FB">
        <w:t>A pergunta “</w:t>
      </w:r>
      <w:r w:rsidR="00C049E1" w:rsidRPr="00C049E1">
        <w:t>Sua idade</w:t>
      </w:r>
      <w:r w:rsidR="00C635FB">
        <w:t>” foi feita para obter conhecimento d</w:t>
      </w:r>
      <w:r w:rsidR="00CB5A3E">
        <w:t xml:space="preserve">a faixa </w:t>
      </w:r>
      <w:r w:rsidR="00C635FB">
        <w:t>de idade.</w:t>
      </w:r>
      <w:r w:rsidR="00172141">
        <w:t xml:space="preserve"> </w:t>
      </w:r>
      <w:r w:rsidR="00D47A09">
        <w:t>Durante o envio do questionário, o escopo do trabalho estava em aberto, por isso, foi feit</w:t>
      </w:r>
      <w:r w:rsidR="00CB5A3E">
        <w:t>a</w:t>
      </w:r>
      <w:r w:rsidR="00D47A09">
        <w:t xml:space="preserve"> a pergunta “</w:t>
      </w:r>
      <w:r w:rsidR="00C049E1" w:rsidRPr="00C049E1">
        <w:t>Dicas e sugestões?</w:t>
      </w:r>
      <w:r w:rsidR="00D47A09">
        <w:t xml:space="preserve">”. </w:t>
      </w:r>
      <w:commentRangeStart w:id="121"/>
      <w:r w:rsidR="00D47A09">
        <w:t>Assim, foi possível obter ideias do público para aplicar no modelo</w:t>
      </w:r>
      <w:r w:rsidR="006B706A">
        <w:t>.</w:t>
      </w:r>
      <w:commentRangeEnd w:id="121"/>
      <w:r w:rsidR="00CB5A3E">
        <w:rPr>
          <w:rStyle w:val="Refdecomentrio"/>
        </w:rPr>
        <w:commentReference w:id="121"/>
      </w:r>
    </w:p>
    <w:p w14:paraId="4C4127A1" w14:textId="453592F1" w:rsidR="00C076B3" w:rsidRDefault="00C076B3" w:rsidP="00972812">
      <w:pPr>
        <w:pStyle w:val="Ttulo2"/>
      </w:pPr>
      <w:bookmarkStart w:id="122" w:name="_Toc55260958"/>
      <w:r>
        <w:t>Desenvolvimento Do plugin</w:t>
      </w:r>
      <w:bookmarkEnd w:id="122"/>
    </w:p>
    <w:p w14:paraId="4EB2049E" w14:textId="0F84BCA9" w:rsidR="00411CBF" w:rsidRDefault="00C076B3" w:rsidP="00972812">
      <w:r>
        <w:tab/>
        <w:t>Para obter os dados dos usuários, foi desenvolvid</w:t>
      </w:r>
      <w:r w:rsidR="00B002DA">
        <w: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7F44ED90" w14:textId="125AAC52" w:rsidR="00B002DA" w:rsidRDefault="00B002DA" w:rsidP="00972812"/>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trPr>
        <w:tc>
          <w:tcPr>
            <w:tcW w:w="4531" w:type="dxa"/>
          </w:tcPr>
          <w:p w14:paraId="03EAEDC4" w14:textId="434FAE4C" w:rsidR="00B002DA" w:rsidRDefault="00B002DA" w:rsidP="00972812">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66B03112" w14:textId="619F2B88" w:rsidR="00B002DA" w:rsidRDefault="00B002DA" w:rsidP="00390E18">
            <w:pPr>
              <w:jc w:val="right"/>
            </w:pPr>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EC6070" w14:textId="44202009" w:rsidR="00F31D61" w:rsidRDefault="00F31D61" w:rsidP="00390E18">
      <w:pPr>
        <w:pStyle w:val="Figuras"/>
        <w:jc w:val="both"/>
      </w:pPr>
    </w:p>
    <w:p w14:paraId="58A279DC" w14:textId="330632CE" w:rsidR="00F31D61" w:rsidRPr="00F31D61" w:rsidRDefault="00B61F3A" w:rsidP="00F31D61">
      <w:pPr>
        <w:pStyle w:val="Legenda"/>
      </w:pPr>
      <w:bookmarkStart w:id="123" w:name="_Ref54973492"/>
      <w:bookmarkStart w:id="124" w:name="_Toc55260888"/>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0</w:t>
      </w:r>
      <w:r w:rsidR="00463D35" w:rsidRPr="00390E18">
        <w:rPr>
          <w:noProof/>
          <w:highlight w:val="yellow"/>
        </w:rPr>
        <w:fldChar w:fldCharType="end"/>
      </w:r>
      <w:bookmarkEnd w:id="123"/>
      <w:r w:rsidRPr="00390E18">
        <w:rPr>
          <w:highlight w:val="yellow"/>
        </w:rPr>
        <w:t xml:space="preserve"> </w:t>
      </w:r>
      <w:r w:rsidR="00F31D61" w:rsidRPr="00390E18">
        <w:rPr>
          <w:highlight w:val="yellow"/>
        </w:rPr>
        <w:t>A esquerda, t</w:t>
      </w:r>
      <w:r w:rsidRPr="00390E18">
        <w:rPr>
          <w:highlight w:val="yellow"/>
        </w:rPr>
        <w:t xml:space="preserve">ela </w:t>
      </w:r>
      <w:r w:rsidR="002C4866" w:rsidRPr="00390E18">
        <w:rPr>
          <w:highlight w:val="yellow"/>
        </w:rPr>
        <w:t>introdutória</w:t>
      </w:r>
      <w:r w:rsidRPr="00390E18">
        <w:rPr>
          <w:highlight w:val="yellow"/>
        </w:rPr>
        <w:t xml:space="preserve"> da aplicação (próprio, 2020)</w:t>
      </w:r>
      <w:bookmarkStart w:id="125" w:name="_Ref54973486"/>
      <w:r w:rsidR="00F31D61"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F31D61" w:rsidRPr="00390E18">
        <w:rPr>
          <w:noProof/>
          <w:highlight w:val="yellow"/>
        </w:rPr>
        <w:t>11</w:t>
      </w:r>
      <w:r w:rsidR="00463D35" w:rsidRPr="00390E18">
        <w:rPr>
          <w:noProof/>
          <w:highlight w:val="yellow"/>
        </w:rPr>
        <w:fldChar w:fldCharType="end"/>
      </w:r>
      <w:bookmarkEnd w:id="125"/>
      <w:r w:rsidR="00F31D61" w:rsidRPr="00390E18">
        <w:rPr>
          <w:highlight w:val="yellow"/>
        </w:rPr>
        <w:t xml:space="preserve"> A direita, tela de login da aplicação (próprio, </w:t>
      </w:r>
      <w:commentRangeStart w:id="126"/>
      <w:r w:rsidR="00F31D61" w:rsidRPr="00390E18">
        <w:rPr>
          <w:highlight w:val="yellow"/>
        </w:rPr>
        <w:t>2020</w:t>
      </w:r>
      <w:commentRangeEnd w:id="126"/>
      <w:r w:rsidR="00B002DA">
        <w:rPr>
          <w:rStyle w:val="Refdecomentrio"/>
          <w:b w:val="0"/>
          <w:iCs/>
          <w:color w:val="000000"/>
        </w:rPr>
        <w:commentReference w:id="126"/>
      </w:r>
      <w:r w:rsidR="00F31D61" w:rsidRPr="00390E18">
        <w:rPr>
          <w:highlight w:val="yellow"/>
        </w:rPr>
        <w:t>)</w:t>
      </w:r>
      <w:bookmarkEnd w:id="124"/>
    </w:p>
    <w:p w14:paraId="312FD9DB" w14:textId="7A8EA938" w:rsidR="0041211D" w:rsidRPr="0041211D" w:rsidRDefault="0041211D" w:rsidP="00972812">
      <w:pPr>
        <w:pStyle w:val="Ttulo3"/>
      </w:pPr>
      <w:bookmarkStart w:id="127" w:name="_Toc55260959"/>
      <w:r>
        <w:t>Telas da aplicação</w:t>
      </w:r>
      <w:bookmarkEnd w:id="127"/>
      <w:r w:rsidR="00B002DA">
        <w:t xml:space="preserve"> (</w:t>
      </w:r>
      <w:r w:rsidR="00B002DA" w:rsidRPr="00390E18">
        <w:rPr>
          <w:i/>
          <w:iCs w:val="0"/>
        </w:rPr>
        <w:t>plugin</w:t>
      </w:r>
      <w:r w:rsidR="00B002DA">
        <w:t>)</w:t>
      </w:r>
    </w:p>
    <w:p w14:paraId="42EBB0A8" w14:textId="266F72CA"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r w:rsidR="00B002DA">
        <w:t>utilizá-la</w:t>
      </w:r>
      <w:r w:rsidR="00872ACD">
        <w:t>.</w:t>
      </w:r>
      <w:r w:rsidR="00A93862">
        <w:t xml:space="preserve"> A segunda tela, é representada 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r w:rsidR="00A93862">
        <w:t xml:space="preserve">, </w:t>
      </w:r>
      <w:r w:rsidR="00D36033">
        <w:t xml:space="preserve">a qual </w:t>
      </w:r>
      <w:r w:rsidR="00A93862">
        <w:t xml:space="preserve">disponibiliza opções de login no </w:t>
      </w:r>
      <w:proofErr w:type="spellStart"/>
      <w:r w:rsidR="00A93862">
        <w:t>Spotify</w:t>
      </w:r>
      <w:proofErr w:type="spellEnd"/>
      <w:r w:rsidR="00A93862">
        <w:t>.</w:t>
      </w:r>
    </w:p>
    <w:p w14:paraId="09CC183E" w14:textId="1C937392"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O que você está fazendo 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w:t>
      </w:r>
      <w:r w:rsidR="00AF56EC">
        <w:lastRenderedPageBreak/>
        <w:t xml:space="preserve">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B002DA">
        <w:t xml:space="preserve"> de uso do </w:t>
      </w:r>
      <w:r w:rsidR="00B002DA" w:rsidRPr="00390E18">
        <w:rPr>
          <w:i/>
          <w:iCs w:val="0"/>
        </w:rPr>
        <w:t>plugin</w:t>
      </w:r>
      <w:r w:rsidR="00B002DA">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c>
          <w:tcPr>
            <w:tcW w:w="4531" w:type="dxa"/>
          </w:tcPr>
          <w:p w14:paraId="533069A3" w14:textId="597A910A" w:rsidR="00B002DA" w:rsidRDefault="00B002DA" w:rsidP="00972812">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03518622" w14:textId="0DA56AA6" w:rsidR="00B002DA" w:rsidRDefault="00B002DA" w:rsidP="00390E18">
            <w:pPr>
              <w:jc w:val="right"/>
            </w:pPr>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374698" w14:textId="66E1AE8C" w:rsidR="009F5DDE" w:rsidRPr="009F5DDE" w:rsidRDefault="004F5E97" w:rsidP="009F5DDE">
      <w:pPr>
        <w:pStyle w:val="Legenda"/>
      </w:pPr>
      <w:bookmarkStart w:id="128" w:name="_Ref54973479"/>
      <w:bookmarkStart w:id="129" w:name="_Toc55260889"/>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2</w:t>
      </w:r>
      <w:r w:rsidR="00463D35" w:rsidRPr="00390E18">
        <w:rPr>
          <w:noProof/>
          <w:highlight w:val="yellow"/>
        </w:rPr>
        <w:fldChar w:fldCharType="end"/>
      </w:r>
      <w:bookmarkEnd w:id="128"/>
      <w:r w:rsidRPr="00390E18">
        <w:rPr>
          <w:highlight w:val="yellow"/>
        </w:rPr>
        <w:t xml:space="preserve"> </w:t>
      </w:r>
      <w:r w:rsidR="009F5DDE" w:rsidRPr="00390E18">
        <w:rPr>
          <w:highlight w:val="yellow"/>
        </w:rPr>
        <w:t>A esquerda, t</w:t>
      </w:r>
      <w:r w:rsidRPr="00390E18">
        <w:rPr>
          <w:highlight w:val="yellow"/>
        </w:rPr>
        <w:t>ela de preenchimento do contexto (próprio, 2020)</w:t>
      </w:r>
      <w:bookmarkStart w:id="130" w:name="_Ref54973469"/>
      <w:r w:rsidR="009F5DDE"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9F5DDE" w:rsidRPr="00390E18">
        <w:rPr>
          <w:noProof/>
          <w:highlight w:val="yellow"/>
        </w:rPr>
        <w:t>13</w:t>
      </w:r>
      <w:r w:rsidR="00463D35" w:rsidRPr="00390E18">
        <w:rPr>
          <w:noProof/>
          <w:highlight w:val="yellow"/>
        </w:rPr>
        <w:fldChar w:fldCharType="end"/>
      </w:r>
      <w:bookmarkEnd w:id="130"/>
      <w:r w:rsidR="009F5DDE" w:rsidRPr="00390E18">
        <w:rPr>
          <w:highlight w:val="yellow"/>
        </w:rPr>
        <w:t xml:space="preserve"> A direita, tela da lista de dispositivos do </w:t>
      </w:r>
      <w:proofErr w:type="spellStart"/>
      <w:r w:rsidR="009F5DDE" w:rsidRPr="00390E18">
        <w:rPr>
          <w:highlight w:val="yellow"/>
        </w:rPr>
        <w:t>Spotify</w:t>
      </w:r>
      <w:proofErr w:type="spellEnd"/>
      <w:r w:rsidR="009F5DDE" w:rsidRPr="00390E18">
        <w:rPr>
          <w:noProof/>
          <w:highlight w:val="yellow"/>
        </w:rPr>
        <w:t xml:space="preserve"> (próprio, </w:t>
      </w:r>
      <w:commentRangeStart w:id="131"/>
      <w:r w:rsidR="009F5DDE" w:rsidRPr="00390E18">
        <w:rPr>
          <w:noProof/>
          <w:highlight w:val="yellow"/>
        </w:rPr>
        <w:t>2020</w:t>
      </w:r>
      <w:commentRangeEnd w:id="131"/>
      <w:r w:rsidR="00B002DA">
        <w:rPr>
          <w:rStyle w:val="Refdecomentrio"/>
          <w:b w:val="0"/>
          <w:iCs/>
          <w:color w:val="000000"/>
        </w:rPr>
        <w:commentReference w:id="131"/>
      </w:r>
      <w:r w:rsidR="009F5DDE" w:rsidRPr="00390E18">
        <w:rPr>
          <w:noProof/>
          <w:highlight w:val="yellow"/>
        </w:rPr>
        <w:t>)</w:t>
      </w:r>
      <w:bookmarkEnd w:id="129"/>
    </w:p>
    <w:p w14:paraId="08241E74" w14:textId="3B41AE54" w:rsidR="00C75F43" w:rsidRDefault="002A357A" w:rsidP="00972812">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w:t>
      </w:r>
      <w:r w:rsidR="00D52683" w:rsidRPr="00390E18">
        <w:rPr>
          <w:i/>
          <w:iCs w:val="0"/>
        </w:rPr>
        <w:t>plugin</w:t>
      </w:r>
      <w:r w:rsidR="00D52683">
        <w:t xml:space="preserve">.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USAR PLUGIN PARA TOCAR </w:t>
      </w:r>
      <w:r w:rsidR="00A0216E">
        <w:t>MÚSICAS”</w:t>
      </w:r>
      <w:r w:rsidR="00D52683">
        <w:t xml:space="preserve"> que ao ser pressionado, habilita a reprodução no </w:t>
      </w:r>
      <w:r w:rsidR="00D52683" w:rsidRPr="00390E18">
        <w:rPr>
          <w:i/>
          <w:iCs w:val="0"/>
        </w:rPr>
        <w:t>plugin</w:t>
      </w:r>
      <w:r w:rsidR="00D52683">
        <w:t>.</w:t>
      </w:r>
    </w:p>
    <w:p w14:paraId="3A93C852" w14:textId="373F3F32" w:rsidR="00171C68" w:rsidRDefault="00106097" w:rsidP="00972812">
      <w:r>
        <w:tab/>
        <w:t>Por fim, foi desenvolvid</w:t>
      </w:r>
      <w:r w:rsidR="00B002DA">
        <w:t>a</w:t>
      </w:r>
      <w:r>
        <w:t xml:space="preserve"> a tela principal, que é 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881747D" w:rsidR="006955F2" w:rsidRDefault="006955F2" w:rsidP="00972812">
      <w:r>
        <w:tab/>
      </w:r>
      <w:r w:rsidR="00601CDE">
        <w:t xml:space="preserve">Ao clicar no botão </w:t>
      </w:r>
      <w:r w:rsidR="00356538">
        <w:t>“</w:t>
      </w:r>
      <w:r w:rsidR="00601CDE">
        <w:t>gostei</w:t>
      </w:r>
      <w:r w:rsidR="00356538">
        <w:t>”</w:t>
      </w:r>
      <w:r w:rsidR="00601CDE">
        <w:t>, é salv</w:t>
      </w:r>
      <w:r w:rsidR="00B002DA">
        <w:t>a</w:t>
      </w:r>
      <w:r w:rsidR="00601CDE">
        <w:t xml:space="preserve"> a informação de que o usuário gostou da </w:t>
      </w:r>
      <w:r w:rsidR="00356538">
        <w:t>música</w:t>
      </w:r>
      <w:r w:rsidR="00601CDE">
        <w:t xml:space="preserve"> naquele contexto.</w:t>
      </w:r>
      <w:r w:rsidR="00356538">
        <w:t xml:space="preserve"> Ao clicar no botão “não gostei” é salv</w:t>
      </w:r>
      <w:r w:rsidR="00B002DA">
        <w:t>a</w:t>
      </w:r>
      <w:r w:rsidR="00356538">
        <w:t xml:space="preserve"> a informação que o </w:t>
      </w:r>
      <w:r w:rsidR="002D1363">
        <w:t>usuário</w:t>
      </w:r>
      <w:r w:rsidR="00356538">
        <w:t xml:space="preserve"> não gostou </w:t>
      </w:r>
      <w:r w:rsidR="00356538">
        <w:lastRenderedPageBreak/>
        <w:t xml:space="preserve">e é levado </w:t>
      </w:r>
      <w:r w:rsidR="00B002DA">
        <w:t>a</w:t>
      </w:r>
      <w:r w:rsidR="00356538">
        <w:t xml:space="preserve">o </w:t>
      </w:r>
      <w:r w:rsidR="002D1363">
        <w:t>usuário</w:t>
      </w:r>
      <w:r w:rsidR="00356538">
        <w:t xml:space="preserve"> a tela de busca de </w:t>
      </w:r>
      <w:r w:rsidR="002D1363">
        <w:t>música</w:t>
      </w:r>
      <w:r w:rsidR="00B002DA">
        <w:t>, representada n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w:t>
      </w:r>
      <w:r w:rsidR="00B002DA">
        <w:t xml:space="preserve">que </w:t>
      </w:r>
      <w:r w:rsidR="00356538">
        <w:t>se identifique melhor naquele momento.</w:t>
      </w: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132" w:name="_Ref54973458"/>
      <w:bookmarkStart w:id="133" w:name="_Toc55260890"/>
      <w:commentRangeStart w:id="134"/>
      <w:r>
        <w:t xml:space="preserve">Figura </w:t>
      </w:r>
      <w:fldSimple w:instr=" SEQ Figura \* ARABIC ">
        <w:r>
          <w:rPr>
            <w:noProof/>
          </w:rPr>
          <w:t>14</w:t>
        </w:r>
      </w:fldSimple>
      <w:bookmarkEnd w:id="132"/>
      <w:r>
        <w:t xml:space="preserve"> A esquerda, tela principal, a qual apresenta a música sendo reproduzida ao usuário </w:t>
      </w:r>
      <w:r w:rsidRPr="00A73EA3">
        <w:t>(próprio, 2020)</w:t>
      </w:r>
      <w:bookmarkStart w:id="135" w:name="_Ref54973404"/>
      <w:r>
        <w:t xml:space="preserve"> </w:t>
      </w:r>
      <w:r w:rsidR="006955F2">
        <w:t xml:space="preserve">Figura </w:t>
      </w:r>
      <w:fldSimple w:instr=" SEQ Figura \* ARABIC ">
        <w:r w:rsidR="00772326">
          <w:rPr>
            <w:noProof/>
          </w:rPr>
          <w:t>15</w:t>
        </w:r>
      </w:fldSimple>
      <w:bookmarkEnd w:id="135"/>
      <w:r w:rsidR="006955F2">
        <w:t xml:space="preserve"> </w:t>
      </w:r>
      <w:r>
        <w:t>A direita, t</w:t>
      </w:r>
      <w:r w:rsidR="006955F2">
        <w:t xml:space="preserve">ela de busca de músicas que encaixem melhor no momento </w:t>
      </w:r>
      <w:r w:rsidR="006955F2" w:rsidRPr="00A73EA3">
        <w:t>(próprio, 2020)</w:t>
      </w:r>
      <w:bookmarkEnd w:id="133"/>
      <w:commentRangeEnd w:id="134"/>
      <w:r w:rsidR="00B002DA">
        <w:rPr>
          <w:rStyle w:val="Refdecomentrio"/>
          <w:b w:val="0"/>
          <w:iCs/>
          <w:color w:val="000000"/>
        </w:rPr>
        <w:commentReference w:id="134"/>
      </w:r>
    </w:p>
    <w:p w14:paraId="27958F37" w14:textId="6D219588" w:rsidR="006A158D" w:rsidRDefault="006A158D" w:rsidP="00972812">
      <w:r>
        <w:tab/>
        <w:t>A ação de buscar música, irá levar para a tela apresentada na</w:t>
      </w:r>
      <w:r w:rsidR="00474DE0">
        <w:t xml:space="preserve"> </w:t>
      </w:r>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r>
        <w:t xml:space="preserve">, a qual possibilita </w:t>
      </w:r>
      <w:r w:rsidR="00B002DA">
        <w:t>a</w:t>
      </w:r>
      <w:r>
        <w:t xml:space="preserve">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xml:space="preserve">, </w:t>
      </w:r>
      <w:r w:rsidR="00B002DA">
        <w:t xml:space="preserve">são salvas </w:t>
      </w:r>
      <w:r>
        <w:t>as informações</w:t>
      </w:r>
      <w:r w:rsidR="00483170">
        <w:t xml:space="preserve"> de sua relação com o contexto vivido.</w:t>
      </w:r>
    </w:p>
    <w:p w14:paraId="69F03113" w14:textId="2F94BF61" w:rsidR="00D631AA" w:rsidRDefault="00D631AA" w:rsidP="00972812">
      <w:pPr>
        <w:pStyle w:val="Ttulo3"/>
      </w:pPr>
      <w:bookmarkStart w:id="136" w:name="_Toc55260960"/>
      <w:r>
        <w:t>Tecnologias utilizadas no desenvolvimento</w:t>
      </w:r>
      <w:bookmarkEnd w:id="136"/>
    </w:p>
    <w:p w14:paraId="47EF48E6" w14:textId="3C726324" w:rsidR="00393A4C" w:rsidRDefault="00393A4C" w:rsidP="00972812">
      <w:r>
        <w:tab/>
        <w:t>Para desenvolver a aplicação web, foi utilizad</w:t>
      </w:r>
      <w:r w:rsidR="00B002DA">
        <w:t>a</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rsidRPr="00390E18">
        <w:rPr>
          <w:i/>
          <w:iCs w:val="0"/>
        </w:rPr>
        <w:t>React</w:t>
      </w:r>
      <w:proofErr w:type="spellEnd"/>
      <w:r w:rsidR="00666D5A">
        <w:t xml:space="preserve">, foi utilizado o </w:t>
      </w:r>
      <w:r w:rsidR="00666D5A" w:rsidRPr="00390E18">
        <w:rPr>
          <w:i/>
          <w:iCs w:val="0"/>
        </w:rPr>
        <w:t>framework</w:t>
      </w:r>
      <w:r w:rsidR="00666D5A">
        <w:t xml:space="preserve"> Material ui, o qual possui estilos prontos baseados no Material (interface do Android)</w:t>
      </w:r>
      <w:r w:rsidR="00854E03">
        <w:t>.</w:t>
      </w:r>
    </w:p>
    <w:p w14:paraId="651F64C8" w14:textId="0B5222BD"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w:t>
      </w:r>
      <w:r w:rsidR="00B002DA">
        <w:t xml:space="preserve">tornou </w:t>
      </w:r>
      <w:r w:rsidR="00B17CC3">
        <w:t xml:space="preserve">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 xml:space="preserve">Com ela foi possível persistir os eventos em um formato </w:t>
      </w:r>
      <w:proofErr w:type="spellStart"/>
      <w:r w:rsidR="002B6519">
        <w:t>NoSQL</w:t>
      </w:r>
      <w:proofErr w:type="spellEnd"/>
      <w:r w:rsidR="00B002DA">
        <w:t xml:space="preserve"> (</w:t>
      </w:r>
      <w:proofErr w:type="spellStart"/>
      <w:r w:rsidR="00B002DA" w:rsidRPr="00390E18">
        <w:rPr>
          <w:i/>
          <w:iCs w:val="0"/>
        </w:rPr>
        <w:t>Not</w:t>
      </w:r>
      <w:proofErr w:type="spellEnd"/>
      <w:r w:rsidR="00B002DA" w:rsidRPr="00390E18">
        <w:rPr>
          <w:i/>
          <w:iCs w:val="0"/>
        </w:rPr>
        <w:t xml:space="preserve"> </w:t>
      </w:r>
      <w:proofErr w:type="spellStart"/>
      <w:r w:rsidR="00B002DA" w:rsidRPr="00390E18">
        <w:rPr>
          <w:i/>
          <w:iCs w:val="0"/>
        </w:rPr>
        <w:t>Only</w:t>
      </w:r>
      <w:proofErr w:type="spellEnd"/>
      <w:r w:rsidR="00B002DA" w:rsidRPr="00390E18">
        <w:rPr>
          <w:i/>
          <w:iCs w:val="0"/>
        </w:rPr>
        <w:t xml:space="preserve"> SQL</w:t>
      </w:r>
      <w:r w:rsidR="00B002DA">
        <w:t>)</w:t>
      </w:r>
      <w:r w:rsidR="002B6519">
        <w:t>.</w:t>
      </w:r>
    </w:p>
    <w:p w14:paraId="1A822A87" w14:textId="22878B97" w:rsidR="00A619F7" w:rsidRPr="00393A4C" w:rsidRDefault="006B1D33" w:rsidP="00972812">
      <w:r>
        <w:tab/>
      </w:r>
      <w:r w:rsidR="00DA5C86">
        <w:t>No início</w:t>
      </w:r>
      <w:r>
        <w:t xml:space="preserve">, </w:t>
      </w:r>
      <w:r w:rsidR="00DA5C86">
        <w:t>p</w:t>
      </w:r>
      <w:r>
        <w:t xml:space="preserve">ara enviar o evento </w:t>
      </w:r>
      <w:r w:rsidR="00B002DA">
        <w:t>à</w:t>
      </w:r>
      <w:r>
        <w:t xml:space="preserve"> plataforma, foi </w:t>
      </w:r>
      <w:r w:rsidR="00DA5C86">
        <w:t xml:space="preserve">utilizado o </w:t>
      </w:r>
      <w:r w:rsidR="004B4B18">
        <w:t>GTM (</w:t>
      </w:r>
      <w:r w:rsidR="00DA5C86" w:rsidRPr="00390E18">
        <w:rPr>
          <w:i/>
          <w:iCs w:val="0"/>
        </w:rPr>
        <w:t xml:space="preserve">Google </w:t>
      </w:r>
      <w:proofErr w:type="spellStart"/>
      <w:r w:rsidR="00DA5C86" w:rsidRPr="00390E18">
        <w:rPr>
          <w:i/>
          <w:iCs w:val="0"/>
        </w:rPr>
        <w:t>Tag</w:t>
      </w:r>
      <w:proofErr w:type="spellEnd"/>
      <w:r w:rsidR="00DA5C86" w:rsidRPr="00390E18">
        <w:rPr>
          <w:i/>
          <w:iCs w:val="0"/>
        </w:rPr>
        <w:t xml:space="preserve"> Manager</w:t>
      </w:r>
      <w:r w:rsidR="004B4B18">
        <w:t>)</w:t>
      </w:r>
      <w:r w:rsidR="00B002DA">
        <w:t>.</w:t>
      </w:r>
      <w:r w:rsidR="00DA5C86">
        <w:t xml:space="preserve"> </w:t>
      </w:r>
      <w:r w:rsidR="00140BA4">
        <w:t>P</w:t>
      </w:r>
      <w:r w:rsidR="00DA5C86">
        <w:t>orém, devido a algumas limitações da ferramenta</w:t>
      </w:r>
      <w:r w:rsidR="00140BA4">
        <w:t xml:space="preserve"> GTM</w:t>
      </w:r>
      <w:r w:rsidR="00DA5C86">
        <w:t>, foi removid</w:t>
      </w:r>
      <w:r w:rsidR="00140BA4">
        <w:t>a</w:t>
      </w:r>
      <w:r w:rsidR="00DA5C86">
        <w:t xml:space="preserve"> essa dependência e os eventos </w:t>
      </w:r>
      <w:r w:rsidR="00140BA4">
        <w:t xml:space="preserve">foram enviados </w:t>
      </w:r>
      <w:r w:rsidR="00DA5C86">
        <w:t>diretamente</w:t>
      </w:r>
      <w:r w:rsidR="00140BA4">
        <w:t xml:space="preserve"> a partir</w:t>
      </w:r>
      <w:r w:rsidR="00DA5C86">
        <w:t xml:space="preserve"> do </w:t>
      </w:r>
      <w:proofErr w:type="spellStart"/>
      <w:r w:rsidR="00DA5C86" w:rsidRPr="00DA5C86">
        <w:rPr>
          <w:i/>
        </w:rPr>
        <w:t>Javascript</w:t>
      </w:r>
      <w:proofErr w:type="spellEnd"/>
      <w:r w:rsidR="00DA5C86" w:rsidRPr="00AD472A">
        <w:t>.</w:t>
      </w:r>
    </w:p>
    <w:p w14:paraId="5BB408CD" w14:textId="720C02F3" w:rsidR="00A75870" w:rsidRDefault="00A75870" w:rsidP="00972812">
      <w:pPr>
        <w:pStyle w:val="Ttulo2"/>
      </w:pPr>
      <w:bookmarkStart w:id="137" w:name="_Toc55260961"/>
      <w:r>
        <w:t>Distribuição d</w:t>
      </w:r>
      <w:r w:rsidR="00A94338">
        <w:t>a aplicação</w:t>
      </w:r>
      <w:r w:rsidR="00251F73">
        <w:t xml:space="preserve"> e coleta de dados</w:t>
      </w:r>
      <w:bookmarkEnd w:id="137"/>
    </w:p>
    <w:p w14:paraId="7E073C0F" w14:textId="42E5B471" w:rsidR="00A75870" w:rsidRDefault="00A94338" w:rsidP="00972812">
      <w:r>
        <w:tab/>
      </w:r>
      <w:r w:rsidR="00A75870">
        <w:t>A aplicação foi disponibilizada no período do dia 28/09 até o dia 02/10 através de um e-mail</w:t>
      </w:r>
      <w:r w:rsidR="00F544DF">
        <w:t xml:space="preserve"> com instruções de como </w:t>
      </w:r>
      <w:r w:rsidR="008F7BE4">
        <w:t xml:space="preserve">utilizá-la. Ela </w:t>
      </w:r>
      <w:r w:rsidR="00F544DF">
        <w:t>foi</w:t>
      </w:r>
      <w:r w:rsidR="00A75870">
        <w:t xml:space="preserve"> enviad</w:t>
      </w:r>
      <w:r w:rsidR="008F7BE4">
        <w:t>a</w:t>
      </w:r>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p>
    <w:p w14:paraId="1B1A8FF3" w14:textId="0D1CE097" w:rsidR="00ED623E" w:rsidRDefault="00ED623E" w:rsidP="00972812">
      <w:pPr>
        <w:pStyle w:val="Ttulo3"/>
      </w:pPr>
      <w:bookmarkStart w:id="138" w:name="_Toc55260962"/>
      <w:r>
        <w:t>Pré-teste</w:t>
      </w:r>
      <w:bookmarkEnd w:id="138"/>
    </w:p>
    <w:p w14:paraId="189A78AB" w14:textId="6FA2E66D" w:rsidR="00ED623E" w:rsidRPr="00ED623E" w:rsidRDefault="00844E77" w:rsidP="00972812">
      <w:r>
        <w:tab/>
        <w:t xml:space="preserve">Com a aplicação finalizada e hospedada, </w:t>
      </w:r>
      <w:r w:rsidR="008F7BE4">
        <w:t xml:space="preserve">ela </w:t>
      </w:r>
      <w:r>
        <w:t xml:space="preserve">foi </w:t>
      </w:r>
      <w:r w:rsidR="008F7BE4">
        <w:t xml:space="preserve">enviada </w:t>
      </w:r>
      <w:r>
        <w:t>inicialmente para o professor orientador para validar o desenvolvimento feito.</w:t>
      </w:r>
      <w:r w:rsidR="004D3E38">
        <w:t xml:space="preserve"> Com isso, foi encontrado certos ajustes a serem </w:t>
      </w:r>
      <w:r w:rsidR="008F7BE4">
        <w:t xml:space="preserve">realizados </w:t>
      </w:r>
      <w:r w:rsidR="004D3E38">
        <w:t>antes de ser divulgad</w:t>
      </w:r>
      <w:r w:rsidR="008F7BE4">
        <w:t>a</w:t>
      </w:r>
      <w:r w:rsidR="004D3E38">
        <w:t xml:space="preserve"> a aplicação</w:t>
      </w:r>
      <w:r w:rsidR="00212413">
        <w:t xml:space="preserve">. </w:t>
      </w:r>
      <w:r w:rsidR="008F7BE4">
        <w:t>Depois de corrigida</w:t>
      </w:r>
      <w:r w:rsidR="00A64E1B">
        <w:t>,</w:t>
      </w:r>
      <w:r w:rsidR="00212413">
        <w:t xml:space="preserve"> </w:t>
      </w:r>
      <w:r w:rsidR="008F7BE4">
        <w:t xml:space="preserve">ela foi enviada </w:t>
      </w:r>
      <w:r w:rsidR="00212413">
        <w:t xml:space="preserve">para mais 5 pessoas testarem e novamente </w:t>
      </w:r>
      <w:r w:rsidR="008F7BE4">
        <w:t xml:space="preserve">foram </w:t>
      </w:r>
      <w:r w:rsidR="00212413">
        <w:t>encontrado</w:t>
      </w:r>
      <w:r w:rsidR="008F7BE4">
        <w:t>s</w:t>
      </w:r>
      <w:r w:rsidR="00212413">
        <w:t xml:space="preserve"> alguns pontos a serem corrigidos.</w:t>
      </w:r>
      <w:r w:rsidR="00240FAE">
        <w:t xml:space="preserve"> </w:t>
      </w:r>
      <w:r w:rsidR="000A5B93">
        <w:t>P</w:t>
      </w:r>
      <w:r w:rsidR="00240FAE">
        <w:t xml:space="preserve">or fim, </w:t>
      </w:r>
      <w:r w:rsidR="00240FAE">
        <w:lastRenderedPageBreak/>
        <w:t xml:space="preserve">foi enviado o e-mail para um </w:t>
      </w:r>
      <w:commentRangeStart w:id="139"/>
      <w:r w:rsidR="00240FAE">
        <w:t xml:space="preserve">grupo </w:t>
      </w:r>
      <w:r w:rsidR="00D6512A">
        <w:t xml:space="preserve">supervisionado </w:t>
      </w:r>
      <w:r w:rsidR="00240FAE">
        <w:t>de 8 pessoas</w:t>
      </w:r>
      <w:commentRangeEnd w:id="139"/>
      <w:r w:rsidR="008F7BE4">
        <w:rPr>
          <w:rStyle w:val="Refdecomentrio"/>
        </w:rPr>
        <w:commentReference w:id="139"/>
      </w:r>
      <w:r w:rsidR="00AB7DD7">
        <w:t>,</w:t>
      </w:r>
      <w:r w:rsidR="00240FAE">
        <w:t xml:space="preserve"> para validar</w:t>
      </w:r>
      <w:r w:rsidR="00463F8D">
        <w:t xml:space="preserve"> sua aceitação e entendimento do </w:t>
      </w:r>
      <w:r w:rsidR="00D6512A">
        <w:t>funcionamento da aplicação</w:t>
      </w:r>
      <w:r w:rsidR="00463F8D">
        <w:t>.</w:t>
      </w:r>
    </w:p>
    <w:p w14:paraId="2E8CA26A" w14:textId="6CD434A6" w:rsidR="00AD7C18" w:rsidRDefault="00AD7C18" w:rsidP="00972812">
      <w:pPr>
        <w:pStyle w:val="Ttulo3"/>
      </w:pPr>
      <w:bookmarkStart w:id="140" w:name="_Toc55260963"/>
      <w:r>
        <w:t>Hospedagem</w:t>
      </w:r>
      <w:bookmarkEnd w:id="140"/>
    </w:p>
    <w:p w14:paraId="37DE1F44" w14:textId="40283511" w:rsidR="000E20F6" w:rsidRDefault="000E20F6" w:rsidP="00972812">
      <w:r>
        <w:tab/>
        <w:t>A aplicação foi publicada na ferramenta</w:t>
      </w:r>
      <w:r w:rsidR="008F7BE4">
        <w:t>,</w:t>
      </w:r>
      <w:r>
        <w:t xml:space="preserve"> disponível no </w:t>
      </w:r>
      <w:proofErr w:type="spellStart"/>
      <w:r>
        <w:t>Github</w:t>
      </w:r>
      <w:proofErr w:type="spellEnd"/>
      <w:r w:rsidR="008F7BE4">
        <w:t>,</w:t>
      </w:r>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w:t>
      </w:r>
      <w:r w:rsidR="008F7BE4">
        <w:t xml:space="preserve">para </w:t>
      </w:r>
      <w:r w:rsidR="00503984">
        <w:t xml:space="preserve">a aplicação ficou: </w:t>
      </w:r>
      <w:hyperlink r:id="rId51" w:history="1">
        <w:r w:rsidR="00503984" w:rsidRPr="005568B5">
          <w:rPr>
            <w:rStyle w:val="Hyperlink"/>
          </w:rPr>
          <w:t>https://ericoloewe.github.io/computer-science-tcc/</w:t>
        </w:r>
      </w:hyperlink>
      <w:r w:rsidR="00503984">
        <w:t xml:space="preserve"> </w:t>
      </w:r>
    </w:p>
    <w:p w14:paraId="4F44E766" w14:textId="50DBC730" w:rsidR="009D5C44" w:rsidRPr="000E20F6"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para o trabalho foi utilizad</w:t>
      </w:r>
      <w:r w:rsidR="008F7BE4">
        <w:t>a</w:t>
      </w:r>
      <w:r>
        <w:t xml:space="preserve">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66BD8074" w14:textId="15BFF6A5" w:rsidR="00360E5F" w:rsidRDefault="00360E5F" w:rsidP="00972812">
      <w:pPr>
        <w:pStyle w:val="Ttulo3"/>
      </w:pPr>
      <w:bookmarkStart w:id="141" w:name="_Toc55260964"/>
      <w:r>
        <w:t xml:space="preserve">Coleta do </w:t>
      </w:r>
      <w:proofErr w:type="spellStart"/>
      <w:r w:rsidR="000C1A86">
        <w:t>F</w:t>
      </w:r>
      <w:r>
        <w:t>irebase</w:t>
      </w:r>
      <w:bookmarkEnd w:id="141"/>
      <w:proofErr w:type="spellEnd"/>
    </w:p>
    <w:p w14:paraId="6733EB29" w14:textId="217BDEFA" w:rsidR="009D5C44" w:rsidRDefault="007C31E3" w:rsidP="00972812">
      <w:r>
        <w:tab/>
        <w:t xml:space="preserve">Ao final do experimento, os eventos dos usuários </w:t>
      </w:r>
      <w:r w:rsidR="008F7BE4">
        <w:t xml:space="preserve">foram exportados </w:t>
      </w:r>
      <w:r>
        <w:t xml:space="preserve">em um </w:t>
      </w:r>
      <w:r w:rsidR="008F7BE4">
        <w:t xml:space="preserve">formato </w:t>
      </w:r>
      <w:r>
        <w:t>JSON</w:t>
      </w:r>
      <w:r w:rsidR="008F7BE4">
        <w:t>, por meio</w:t>
      </w:r>
      <w:r>
        <w:t xml:space="preserve">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42" w:name="_Ref53931970"/>
      <w:bookmarkStart w:id="143" w:name="_Toc55260891"/>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6</w:t>
      </w:r>
      <w:r w:rsidR="00463D35" w:rsidRPr="00390E18">
        <w:rPr>
          <w:noProof/>
          <w:highlight w:val="yellow"/>
        </w:rPr>
        <w:fldChar w:fldCharType="end"/>
      </w:r>
      <w:bookmarkEnd w:id="142"/>
      <w:r w:rsidRPr="00390E18">
        <w:rPr>
          <w:highlight w:val="yellow"/>
        </w:rPr>
        <w:t xml:space="preserve"> Console do </w:t>
      </w:r>
      <w:proofErr w:type="spellStart"/>
      <w:r w:rsidRPr="00390E18">
        <w:rPr>
          <w:i/>
          <w:iCs/>
          <w:highlight w:val="yellow"/>
        </w:rPr>
        <w:t>Realtime</w:t>
      </w:r>
      <w:proofErr w:type="spellEnd"/>
      <w:r w:rsidRPr="00390E18">
        <w:rPr>
          <w:i/>
          <w:iCs/>
          <w:noProof/>
          <w:highlight w:val="yellow"/>
        </w:rPr>
        <w:t xml:space="preserve"> Database</w:t>
      </w:r>
      <w:r w:rsidRPr="00390E18">
        <w:rPr>
          <w:noProof/>
          <w:highlight w:val="yellow"/>
        </w:rPr>
        <w:t xml:space="preserve"> do Firebase</w:t>
      </w:r>
      <w:r w:rsidRPr="00390E18">
        <w:rPr>
          <w:highlight w:val="yellow"/>
        </w:rPr>
        <w:t xml:space="preserve"> (próprio, 2020)</w:t>
      </w:r>
      <w:bookmarkEnd w:id="143"/>
    </w:p>
    <w:p w14:paraId="7FB894DE" w14:textId="70695CBA" w:rsidR="009D5C44" w:rsidRDefault="001C6C85" w:rsidP="00972812">
      <w:r>
        <w:tab/>
        <w:t xml:space="preserve">Com o JSON e a estrutura de dados pronta, </w:t>
      </w:r>
      <w:r w:rsidR="008F7BE4">
        <w:t xml:space="preserve">foram </w:t>
      </w:r>
      <w:r>
        <w:t>realizado</w:t>
      </w:r>
      <w:r w:rsidR="008F7BE4">
        <w:t>s</w:t>
      </w:r>
      <w:r>
        <w:t xml:space="preserve"> alguns estudos em </w:t>
      </w:r>
      <w:proofErr w:type="spellStart"/>
      <w:r w:rsidRPr="001C6C85">
        <w:rPr>
          <w:i/>
        </w:rPr>
        <w:t>python</w:t>
      </w:r>
      <w:proofErr w:type="spellEnd"/>
      <w:r>
        <w:t xml:space="preserve"> </w:t>
      </w:r>
      <w:r w:rsidR="003514F9">
        <w:t xml:space="preserve">para adquirir conhecimento </w:t>
      </w:r>
      <w:r w:rsidR="008F7BE4">
        <w:t xml:space="preserve">e </w:t>
      </w:r>
      <w:r w:rsidR="003514F9">
        <w:t xml:space="preserve">obter os dados necessários do </w:t>
      </w:r>
      <w:proofErr w:type="spellStart"/>
      <w:r w:rsidR="003514F9">
        <w:t>Spotify</w:t>
      </w:r>
      <w:proofErr w:type="spellEnd"/>
      <w:r w:rsidR="008F7BE4">
        <w:t xml:space="preserve">, a </w:t>
      </w:r>
      <w:proofErr w:type="gramStart"/>
      <w:r w:rsidR="008F7BE4">
        <w:t xml:space="preserve">fim </w:t>
      </w:r>
      <w:r w:rsidR="003514F9">
        <w:t xml:space="preserve"> </w:t>
      </w:r>
      <w:r w:rsidR="008F7BE4">
        <w:t>d</w:t>
      </w:r>
      <w:r w:rsidR="003514F9">
        <w:t>e</w:t>
      </w:r>
      <w:proofErr w:type="gramEnd"/>
      <w:r w:rsidR="003514F9">
        <w:t xml:space="preserve"> rodar o algoritmo KNN nos dados obtidos.</w:t>
      </w:r>
      <w:r w:rsidR="00E36D2A">
        <w:t xml:space="preserve"> O</w:t>
      </w:r>
      <w:r w:rsidR="00C5547D">
        <w:t>s primeiros testes</w:t>
      </w:r>
      <w:r w:rsidR="00E36D2A">
        <w:t xml:space="preserve"> </w:t>
      </w:r>
      <w:r w:rsidR="008F7BE4">
        <w:t xml:space="preserve">para compreensão do </w:t>
      </w:r>
      <w:r w:rsidR="00E36D2A">
        <w:t>algoritmo</w:t>
      </w:r>
      <w:r w:rsidR="008F7BE4">
        <w:t xml:space="preserve"> KNN</w:t>
      </w:r>
      <w:r w:rsidR="00E36D2A">
        <w:t xml:space="preserve"> fo</w:t>
      </w:r>
      <w:r w:rsidR="00C5547D">
        <w:t>ram</w:t>
      </w:r>
      <w:r w:rsidR="00E36D2A">
        <w:t xml:space="preserve"> realizado</w:t>
      </w:r>
      <w:r w:rsidR="00C5547D">
        <w:t>s</w:t>
      </w:r>
      <w:r w:rsidR="00E36D2A">
        <w:t xml:space="preserve"> utilizando a base </w:t>
      </w:r>
      <w:r w:rsidR="00E36D2A" w:rsidRPr="00390E18">
        <w:rPr>
          <w:i/>
          <w:iCs w:val="0"/>
        </w:rPr>
        <w:t>íris</w:t>
      </w:r>
      <w:r w:rsidR="008F7BE4">
        <w:rPr>
          <w:i/>
          <w:iCs w:val="0"/>
        </w:rPr>
        <w:t>,</w:t>
      </w:r>
      <w:r w:rsidR="00E36D2A">
        <w:t xml:space="preserve"> disponível no </w:t>
      </w:r>
      <w:proofErr w:type="spellStart"/>
      <w:r w:rsidR="00E36D2A" w:rsidRPr="00E36D2A">
        <w:rPr>
          <w:i/>
        </w:rPr>
        <w:t>sklearn</w:t>
      </w:r>
      <w:proofErr w:type="spellEnd"/>
      <w:r w:rsidR="00C5547D">
        <w:t xml:space="preserve">, e então, após obter o conhecimento do </w:t>
      </w:r>
      <w:r w:rsidR="00C5547D">
        <w:lastRenderedPageBreak/>
        <w:t xml:space="preserve">funcionamento do algoritmo no </w:t>
      </w:r>
      <w:proofErr w:type="spellStart"/>
      <w:r w:rsidR="00C5547D" w:rsidRPr="005338D4">
        <w:rPr>
          <w:i/>
        </w:rPr>
        <w:t>python</w:t>
      </w:r>
      <w:proofErr w:type="spellEnd"/>
      <w:r w:rsidR="00C5547D">
        <w:t xml:space="preserve">, </w:t>
      </w:r>
      <w:r w:rsidR="008F7BE4">
        <w:t>ele posteriormente f</w:t>
      </w:r>
      <w:r w:rsidR="00C5547D">
        <w:t xml:space="preserve">oi aplicado a base </w:t>
      </w:r>
      <w:r w:rsidR="00DB58FF">
        <w:t>extraída</w:t>
      </w:r>
      <w:r w:rsidR="00C5547D">
        <w:t xml:space="preserve"> e preparada</w:t>
      </w:r>
      <w:r w:rsidR="008F7BE4">
        <w:t>, em formato JSON</w:t>
      </w:r>
      <w:r w:rsidR="00C5547D">
        <w:t>.</w:t>
      </w:r>
    </w:p>
    <w:p w14:paraId="599D52D2" w14:textId="2B72C921" w:rsidR="00DC433D" w:rsidRDefault="00DC433D" w:rsidP="00972812">
      <w:pPr>
        <w:pStyle w:val="Ttulo1"/>
      </w:pPr>
      <w:bookmarkStart w:id="144" w:name="_Toc55260965"/>
      <w:r w:rsidRPr="00DC433D">
        <w:lastRenderedPageBreak/>
        <w:t>SISTEMA LORS</w:t>
      </w:r>
      <w:bookmarkEnd w:id="144"/>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45" w:name="_Toc55260966"/>
      <w:r>
        <w:t>O Algoritmo KNN</w:t>
      </w:r>
      <w:bookmarkEnd w:id="145"/>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39371C2C" w:rsidR="00B55A9C" w:rsidRDefault="00B55A9C" w:rsidP="00972812">
      <w:pPr>
        <w:pStyle w:val="Legenda"/>
        <w:rPr>
          <w:bCs/>
          <w:iCs/>
          <w:caps/>
          <w:snapToGrid w:val="0"/>
          <w:color w:val="000000"/>
          <w:spacing w:val="10"/>
          <w:kern w:val="28"/>
          <w:szCs w:val="20"/>
        </w:rPr>
      </w:pPr>
      <w:bookmarkStart w:id="146" w:name="_Ref52742150"/>
      <w:bookmarkStart w:id="147" w:name="_Toc55260892"/>
      <w:bookmarkStart w:id="148" w:name="_Ref52742133"/>
      <w:r>
        <w:t xml:space="preserve">Figura </w:t>
      </w:r>
      <w:fldSimple w:instr=" SEQ Figura \* ARABIC ">
        <w:r w:rsidR="00772326">
          <w:rPr>
            <w:noProof/>
          </w:rPr>
          <w:t>17</w:t>
        </w:r>
      </w:fldSimple>
      <w:bookmarkEnd w:id="146"/>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044B7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044B7D">
        <w:rPr>
          <w:bCs/>
          <w:iCs/>
          <w:caps/>
          <w:noProof/>
          <w:snapToGrid w:val="0"/>
          <w:color w:val="000000"/>
          <w:spacing w:val="10"/>
          <w:kern w:val="28"/>
          <w:szCs w:val="20"/>
        </w:rPr>
        <w:t>(JOSÉ, 2018)</w:t>
      </w:r>
      <w:bookmarkEnd w:id="147"/>
      <w:r w:rsidRPr="00DE3DAA">
        <w:rPr>
          <w:bCs/>
          <w:iCs/>
          <w:caps/>
          <w:snapToGrid w:val="0"/>
          <w:color w:val="000000"/>
          <w:spacing w:val="10"/>
          <w:kern w:val="28"/>
          <w:szCs w:val="20"/>
        </w:rPr>
        <w:fldChar w:fldCharType="end"/>
      </w:r>
      <w:bookmarkEnd w:id="148"/>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49" w:name="_Ref54920131"/>
      <w:bookmarkStart w:id="150" w:name="_Toc55260967"/>
      <w:r>
        <w:t>Preparação dos dados para o KNN</w:t>
      </w:r>
      <w:bookmarkEnd w:id="149"/>
      <w:bookmarkEnd w:id="150"/>
    </w:p>
    <w:p w14:paraId="602EF07C" w14:textId="083006A6" w:rsidR="00044C36"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51" w:name="_Ref55256921"/>
      <w:bookmarkStart w:id="152" w:name="_Toc55260910"/>
      <w:r>
        <w:t xml:space="preserve">Quadro </w:t>
      </w:r>
      <w:fldSimple w:instr=" SEQ Quadro \* ARABIC ">
        <w:r w:rsidR="00496F40">
          <w:rPr>
            <w:noProof/>
          </w:rPr>
          <w:t>3</w:t>
        </w:r>
      </w:fldSimple>
      <w:bookmarkEnd w:id="151"/>
      <w:r>
        <w:t xml:space="preserve"> Lista de ações possíveis nos eventos </w:t>
      </w:r>
      <w:r w:rsidRPr="00A73EA3">
        <w:t>(próprio, 2020)</w:t>
      </w:r>
      <w:bookmarkEnd w:id="152"/>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53" w:name="_Ref54973329"/>
      <w:bookmarkStart w:id="154" w:name="_Toc55260893"/>
      <w:r>
        <w:t xml:space="preserve">Figura </w:t>
      </w:r>
      <w:fldSimple w:instr=" SEQ Figura \* ARABIC ">
        <w:r w:rsidR="00772326">
          <w:rPr>
            <w:noProof/>
          </w:rPr>
          <w:t>18</w:t>
        </w:r>
      </w:fldSimple>
      <w:bookmarkEnd w:id="153"/>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54"/>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55" w:name="_Ref54973321"/>
      <w:bookmarkStart w:id="156" w:name="_Toc55260894"/>
      <w:r>
        <w:t xml:space="preserve">Figura </w:t>
      </w:r>
      <w:fldSimple w:instr=" SEQ Figura \* ARABIC ">
        <w:r w:rsidR="00772326">
          <w:rPr>
            <w:noProof/>
          </w:rPr>
          <w:t>19</w:t>
        </w:r>
      </w:fldSimple>
      <w:bookmarkEnd w:id="155"/>
      <w:r>
        <w:t xml:space="preserve"> Representação dos eventos salvos no </w:t>
      </w:r>
      <w:proofErr w:type="spellStart"/>
      <w:r>
        <w:t>Firebase</w:t>
      </w:r>
      <w:proofErr w:type="spellEnd"/>
      <w:r w:rsidR="00180781">
        <w:t xml:space="preserve"> </w:t>
      </w:r>
      <w:r w:rsidR="00180781" w:rsidRPr="00A73EA3">
        <w:t>(próprio, 2020)</w:t>
      </w:r>
      <w:bookmarkEnd w:id="156"/>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57" w:name="_Ref54973316"/>
      <w:bookmarkStart w:id="158" w:name="_Toc55260895"/>
      <w:r>
        <w:t xml:space="preserve">Figura </w:t>
      </w:r>
      <w:fldSimple w:instr=" SEQ Figura \* ARABIC ">
        <w:r w:rsidR="00772326">
          <w:rPr>
            <w:noProof/>
          </w:rPr>
          <w:t>20</w:t>
        </w:r>
      </w:fldSimple>
      <w:bookmarkEnd w:id="157"/>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58"/>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59" w:name="_Ref54973306"/>
      <w:bookmarkStart w:id="160" w:name="_Toc55260896"/>
      <w:r>
        <w:t xml:space="preserve">Figura </w:t>
      </w:r>
      <w:fldSimple w:instr=" SEQ Figura \* ARABIC ">
        <w:r w:rsidR="00772326">
          <w:rPr>
            <w:noProof/>
          </w:rPr>
          <w:t>21</w:t>
        </w:r>
      </w:fldSimple>
      <w:bookmarkEnd w:id="159"/>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60"/>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w:t>
      </w:r>
      <w:proofErr w:type="spellStart"/>
      <w:r>
        <w:t>API’s</w:t>
      </w:r>
      <w:proofErr w:type="spellEnd"/>
      <w:r>
        <w:t xml:space="preserve"> do </w:t>
      </w:r>
      <w:proofErr w:type="spellStart"/>
      <w:r>
        <w:t>Spotify</w:t>
      </w:r>
      <w:proofErr w:type="spellEnd"/>
      <w:r>
        <w:t xml:space="preserve">, utilizando os uris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61" w:name="_Ref54973298"/>
      <w:bookmarkStart w:id="162" w:name="_Toc55260897"/>
      <w:r>
        <w:t xml:space="preserve">Figura </w:t>
      </w:r>
      <w:fldSimple w:instr=" SEQ Figura \* ARABIC ">
        <w:r w:rsidR="00772326">
          <w:rPr>
            <w:noProof/>
          </w:rPr>
          <w:t>22</w:t>
        </w:r>
      </w:fldSimple>
      <w:bookmarkEnd w:id="161"/>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62"/>
    </w:p>
    <w:p w14:paraId="4C3E69BF" w14:textId="70855F6D" w:rsidR="007258A1" w:rsidRDefault="00AA35A0" w:rsidP="00972812">
      <w:r w:rsidRPr="00B4632C">
        <w:tab/>
      </w:r>
      <w:r>
        <w:t xml:space="preserve">Após a busca dos dados ao </w:t>
      </w:r>
      <w:proofErr w:type="spellStart"/>
      <w:r>
        <w:t>Spotify</w:t>
      </w:r>
      <w:proofErr w:type="spellEnd"/>
      <w:r>
        <w:t xml:space="preserve">,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63" w:name="_Ref53955795"/>
      <w:bookmarkStart w:id="164" w:name="_Toc55260898"/>
      <w:r>
        <w:t xml:space="preserve">Figura </w:t>
      </w:r>
      <w:fldSimple w:instr=" SEQ Figura \* ARABIC ">
        <w:r w:rsidR="00772326">
          <w:rPr>
            <w:noProof/>
          </w:rPr>
          <w:t>23</w:t>
        </w:r>
      </w:fldSimple>
      <w:bookmarkEnd w:id="163"/>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64"/>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65" w:name="_Ref54908939"/>
      <w:bookmarkStart w:id="166" w:name="_Toc55260968"/>
      <w:r>
        <w:t>Testes com KNN</w:t>
      </w:r>
      <w:bookmarkEnd w:id="165"/>
      <w:bookmarkEnd w:id="166"/>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proofErr w:type="spellStart"/>
      <w:r w:rsidR="00864E51" w:rsidRPr="00E7273F">
        <w:rPr>
          <w:i/>
        </w:rPr>
        <w:t>sklearn</w:t>
      </w:r>
      <w:proofErr w:type="spellEnd"/>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4F879E0A" w:rsidR="00972812" w:rsidRDefault="00972812" w:rsidP="00972812">
      <w:pPr>
        <w:pStyle w:val="Ttulo3"/>
      </w:pPr>
      <w:bookmarkStart w:id="167" w:name="_Toc55260969"/>
      <w:r>
        <w:t>Taxonomia dos gêneros</w:t>
      </w:r>
      <w:bookmarkEnd w:id="167"/>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w:t>
      </w:r>
      <w:proofErr w:type="spellStart"/>
      <w:r w:rsidR="009863A4">
        <w:t>Spotify</w:t>
      </w:r>
      <w:proofErr w:type="spellEnd"/>
      <w:r w:rsidR="009863A4">
        <w:t xml:space="preserve">, para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pois o </w:t>
      </w:r>
      <w:proofErr w:type="spellStart"/>
      <w:r w:rsidR="00C53BED">
        <w:t>Spotify</w:t>
      </w:r>
      <w:proofErr w:type="spellEnd"/>
      <w:r w:rsidR="00C53BED">
        <w:t xml:space="preserve">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w:t>
      </w:r>
      <w:proofErr w:type="spellStart"/>
      <w:r>
        <w:t>Spotify</w:t>
      </w:r>
      <w:proofErr w:type="spellEnd"/>
      <w:r>
        <w:t xml:space="preserve">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w:t>
      </w:r>
      <w:proofErr w:type="spellStart"/>
      <w:r w:rsidR="007F3C08">
        <w:t>Spotify</w:t>
      </w:r>
      <w:proofErr w:type="spellEnd"/>
      <w:r w:rsidR="007F3C08">
        <w:t xml:space="preserve">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68" w:name="_Toc55260970"/>
      <w:r>
        <w:t xml:space="preserve">Modelagem </w:t>
      </w:r>
      <w:r w:rsidR="00CC1095">
        <w:t xml:space="preserve">do </w:t>
      </w:r>
      <w:r>
        <w:t>sistema</w:t>
      </w:r>
      <w:r w:rsidR="00726572">
        <w:t xml:space="preserve"> </w:t>
      </w:r>
      <w:r w:rsidR="00AE024C">
        <w:rPr>
          <w:i/>
        </w:rPr>
        <w:t>LORS</w:t>
      </w:r>
      <w:bookmarkEnd w:id="168"/>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69" w:name="_Ref54973275"/>
      <w:bookmarkStart w:id="170" w:name="_Toc55260899"/>
      <w:r>
        <w:t xml:space="preserve">Figura </w:t>
      </w:r>
      <w:fldSimple w:instr=" SEQ Figura \* ARABIC ">
        <w:r w:rsidR="00772326">
          <w:rPr>
            <w:noProof/>
          </w:rPr>
          <w:t>24</w:t>
        </w:r>
      </w:fldSimple>
      <w:bookmarkEnd w:id="169"/>
      <w:r>
        <w:t xml:space="preserve"> Visão macro do sistema LORS </w:t>
      </w:r>
      <w:r w:rsidRPr="00A73EA3">
        <w:t>(próprio, 2020)</w:t>
      </w:r>
      <w:bookmarkEnd w:id="170"/>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136AAD7" w:rsidR="00A619B9" w:rsidRDefault="00A619B9" w:rsidP="00972812">
      <w:pPr>
        <w:pStyle w:val="Ttulo3"/>
      </w:pPr>
      <w:bookmarkStart w:id="171" w:name="_Toc55260971"/>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71"/>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0088A4DC" w:rsidR="001E49AE" w:rsidRPr="00054F5A" w:rsidRDefault="001E49AE" w:rsidP="00972812">
      <w:pPr>
        <w:pStyle w:val="Ttulo3"/>
      </w:pPr>
      <w:bookmarkStart w:id="172" w:name="_Ref54920174"/>
      <w:bookmarkStart w:id="173" w:name="_Toc55260972"/>
      <w:r>
        <w:t>Servidor</w:t>
      </w:r>
      <w:bookmarkEnd w:id="172"/>
      <w:bookmarkEnd w:id="173"/>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74" w:name="_Toc55260973"/>
      <w:r>
        <w:t>Hospedagem</w:t>
      </w:r>
      <w:bookmarkEnd w:id="174"/>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75" w:name="_Toc55260974"/>
      <w:r>
        <w:t>Recomendação</w:t>
      </w:r>
      <w:bookmarkEnd w:id="175"/>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76" w:name="_Ref54920412"/>
      <w:bookmarkStart w:id="177" w:name="_Toc55260911"/>
      <w:r>
        <w:t xml:space="preserve">Quadro </w:t>
      </w:r>
      <w:fldSimple w:instr=" SEQ Quadro \* ARABIC ">
        <w:r>
          <w:rPr>
            <w:noProof/>
          </w:rPr>
          <w:t>4</w:t>
        </w:r>
      </w:fldSimple>
      <w:bookmarkEnd w:id="176"/>
      <w:r>
        <w:t xml:space="preserve"> Campos e seus respectivos valores utilizados</w:t>
      </w:r>
      <w:r>
        <w:rPr>
          <w:noProof/>
        </w:rPr>
        <w:t xml:space="preserve"> na recomendação</w:t>
      </w:r>
      <w:r w:rsidR="00772326">
        <w:rPr>
          <w:noProof/>
        </w:rPr>
        <w:t xml:space="preserve"> </w:t>
      </w:r>
      <w:r w:rsidR="00772326" w:rsidRPr="00A73EA3">
        <w:t>(próprio, 2020)</w:t>
      </w:r>
      <w:bookmarkEnd w:id="17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0A1D51E4" w:rsidR="00E55F09" w:rsidRDefault="00E1072D" w:rsidP="00972812">
      <w:pPr>
        <w:pStyle w:val="Ttulo3"/>
      </w:pPr>
      <w:bookmarkStart w:id="178" w:name="_Toc55260975"/>
      <w:r>
        <w:t>Resultado da recomendação</w:t>
      </w:r>
      <w:r w:rsidR="00E162DC">
        <w:t xml:space="preserve"> (integração app)</w:t>
      </w:r>
      <w:bookmarkEnd w:id="178"/>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w:t>
      </w:r>
      <w:proofErr w:type="spellStart"/>
      <w:r w:rsidR="00CB498C">
        <w:t>Spotify</w:t>
      </w:r>
      <w:proofErr w:type="spellEnd"/>
      <w:r w:rsidR="00CB498C">
        <w:t xml:space="preserve">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79" w:name="_Ref54973248"/>
      <w:bookmarkStart w:id="180" w:name="_Toc55260900"/>
      <w:r>
        <w:t xml:space="preserve">Figura </w:t>
      </w:r>
      <w:fldSimple w:instr=" SEQ Figura \* ARABIC ">
        <w:r>
          <w:rPr>
            <w:noProof/>
          </w:rPr>
          <w:t>25</w:t>
        </w:r>
      </w:fldSimple>
      <w:bookmarkEnd w:id="179"/>
      <w:r>
        <w:t xml:space="preserve"> Tela de recomendações </w:t>
      </w:r>
      <w:r w:rsidRPr="00A73EA3">
        <w:t>(próprio, 2020)</w:t>
      </w:r>
      <w:bookmarkEnd w:id="180"/>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2CFE47ED" w:rsidR="002F06E8" w:rsidRDefault="002F06E8" w:rsidP="00972812">
      <w:pPr>
        <w:pStyle w:val="Ttulo3"/>
      </w:pPr>
      <w:bookmarkStart w:id="181" w:name="_Toc55260976"/>
      <w:r>
        <w:t>Resultados do experimento</w:t>
      </w:r>
      <w:bookmarkEnd w:id="181"/>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82" w:name="_Ref55013755"/>
      <w:bookmarkStart w:id="183" w:name="_Toc55260922"/>
      <w:r>
        <w:t xml:space="preserve">Tabela </w:t>
      </w:r>
      <w:fldSimple w:instr=" SEQ Tabela \* ARABIC ">
        <w:r w:rsidR="003924EC">
          <w:rPr>
            <w:noProof/>
          </w:rPr>
          <w:t>1</w:t>
        </w:r>
      </w:fldSimple>
      <w:bookmarkEnd w:id="182"/>
      <w:r>
        <w:t xml:space="preserve"> relação dos </w:t>
      </w:r>
      <w:r w:rsidR="00CC3975">
        <w:t>gêneros</w:t>
      </w:r>
      <w:r>
        <w:t xml:space="preserve"> e a classe utilizada no KNN </w:t>
      </w:r>
      <w:r w:rsidRPr="00205C38">
        <w:t>(próprio, 2020)</w:t>
      </w:r>
      <w:bookmarkEnd w:id="183"/>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84"/>
            <w:r>
              <w:t>184</w:t>
            </w:r>
            <w:commentRangeEnd w:id="184"/>
            <w:r w:rsidR="009D5421">
              <w:rPr>
                <w:rStyle w:val="Refdecomentrio"/>
              </w:rPr>
              <w:commentReference w:id="184"/>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85"/>
            <w:r>
              <w:t>180</w:t>
            </w:r>
            <w:commentRangeEnd w:id="185"/>
            <w:r w:rsidR="0055253D">
              <w:rPr>
                <w:rStyle w:val="Refdecomentrio"/>
              </w:rPr>
              <w:commentReference w:id="185"/>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86"/>
            <w:r>
              <w:t>46</w:t>
            </w:r>
            <w:commentRangeEnd w:id="186"/>
            <w:r w:rsidR="0055253D">
              <w:rPr>
                <w:rStyle w:val="Refdecomentrio"/>
              </w:rPr>
              <w:commentReference w:id="186"/>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87"/>
            <w:r>
              <w:t>38</w:t>
            </w:r>
            <w:commentRangeEnd w:id="187"/>
            <w:r w:rsidR="0055253D">
              <w:rPr>
                <w:rStyle w:val="Refdecomentrio"/>
              </w:rPr>
              <w:commentReference w:id="187"/>
            </w:r>
          </w:p>
        </w:tc>
      </w:tr>
    </w:tbl>
    <w:p w14:paraId="51E5EBFE" w14:textId="389DEE65" w:rsidR="005272A3" w:rsidRDefault="003924EC" w:rsidP="003924EC">
      <w:pPr>
        <w:pStyle w:val="Legenda"/>
      </w:pPr>
      <w:bookmarkStart w:id="188" w:name="_Ref55253627"/>
      <w:bookmarkStart w:id="189" w:name="_Toc55260923"/>
      <w:r>
        <w:t xml:space="preserve">Tabela </w:t>
      </w:r>
      <w:fldSimple w:instr=" SEQ Tabela \* ARABIC ">
        <w:r>
          <w:rPr>
            <w:noProof/>
          </w:rPr>
          <w:t>2</w:t>
        </w:r>
      </w:fldSimple>
      <w:bookmarkEnd w:id="188"/>
      <w:r>
        <w:t xml:space="preserve"> matriz confusão da classe 12, gênero musical country</w:t>
      </w:r>
      <w:r w:rsidR="00CE2C6D">
        <w:t xml:space="preserve"> </w:t>
      </w:r>
      <w:r w:rsidR="00CE2C6D" w:rsidRPr="0006553D">
        <w:t>(próprio, 2020)</w:t>
      </w:r>
      <w:bookmarkEnd w:id="189"/>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DB7781"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90" w:name="_Ref55011605"/>
            <w:bookmarkStart w:id="191"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DB7781"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92" w:name="_Ref55013706"/>
      <w:bookmarkStart w:id="193" w:name="_Toc55260924"/>
      <w:r>
        <w:t xml:space="preserve">Tabela </w:t>
      </w:r>
      <w:fldSimple w:instr=" SEQ Tabela \* ARABIC ">
        <w:r w:rsidR="003924EC">
          <w:rPr>
            <w:noProof/>
          </w:rPr>
          <w:t>3</w:t>
        </w:r>
      </w:fldSimple>
      <w:bookmarkEnd w:id="190"/>
      <w:bookmarkEnd w:id="192"/>
      <w:r>
        <w:t xml:space="preserve"> Matrix confusão do usuário </w:t>
      </w:r>
      <w:r w:rsidRPr="00251B57">
        <w:t>spotify:user:4i3jdhv6vubcjdpwsn38iv8u4</w:t>
      </w:r>
      <w:r w:rsidR="0006553D">
        <w:t xml:space="preserve"> </w:t>
      </w:r>
      <w:bookmarkStart w:id="194" w:name="_Hlk55013242"/>
      <w:r w:rsidR="0006553D" w:rsidRPr="0006553D">
        <w:t>(próprio, 2020)</w:t>
      </w:r>
      <w:bookmarkEnd w:id="191"/>
      <w:bookmarkEnd w:id="193"/>
      <w:bookmarkEnd w:id="194"/>
    </w:p>
    <w:p w14:paraId="29875599" w14:textId="25559537" w:rsidR="008F2AE9" w:rsidRPr="006C1E7D" w:rsidRDefault="008F2AE9" w:rsidP="00972812">
      <w:pPr>
        <w:pStyle w:val="Ttulo1"/>
      </w:pPr>
      <w:bookmarkStart w:id="195" w:name="_Toc55260977"/>
      <w:r w:rsidRPr="006C1E7D">
        <w:lastRenderedPageBreak/>
        <w:t>CONCLUSÃO</w:t>
      </w:r>
      <w:bookmarkEnd w:id="195"/>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196" w:name="_Toc55260978"/>
      <w:r>
        <w:t>Trabalhos futuros</w:t>
      </w:r>
      <w:bookmarkEnd w:id="196"/>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w:t>
      </w:r>
      <w:proofErr w:type="spellStart"/>
      <w:r>
        <w:t>Spotify</w:t>
      </w:r>
      <w:proofErr w:type="spellEnd"/>
      <w:r>
        <w:t xml:space="preserve">,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w:t>
      </w:r>
      <w:proofErr w:type="spellStart"/>
      <w:r>
        <w:t>Spotify</w:t>
      </w:r>
      <w:proofErr w:type="spellEnd"/>
      <w:r>
        <w:t xml:space="preserve">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197" w:name="_Toc55260979"/>
      <w:commentRangeStart w:id="198"/>
      <w:commentRangeStart w:id="199"/>
      <w:r w:rsidRPr="00310EA6">
        <w:lastRenderedPageBreak/>
        <w:t>Referências Bibliográficas</w:t>
      </w:r>
      <w:commentRangeEnd w:id="198"/>
      <w:r w:rsidR="009518DB">
        <w:rPr>
          <w:rStyle w:val="Refdecomentrio"/>
          <w:b w:val="0"/>
          <w:caps w:val="0"/>
          <w:snapToGrid/>
          <w:spacing w:val="0"/>
          <w:kern w:val="0"/>
        </w:rPr>
        <w:commentReference w:id="198"/>
      </w:r>
      <w:commentRangeEnd w:id="199"/>
      <w:r w:rsidR="005A74E7">
        <w:rPr>
          <w:rStyle w:val="Refdecomentrio"/>
          <w:b w:val="0"/>
          <w:caps w:val="0"/>
          <w:snapToGrid/>
          <w:spacing w:val="0"/>
          <w:kern w:val="0"/>
        </w:rPr>
        <w:commentReference w:id="199"/>
      </w:r>
      <w:bookmarkEnd w:id="197"/>
    </w:p>
    <w:p w14:paraId="7DA6B7B4" w14:textId="6F53D562" w:rsidR="00044B7D" w:rsidRPr="00044B7D" w:rsidRDefault="00C648F5" w:rsidP="00044B7D">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044B7D" w:rsidRPr="00044B7D">
        <w:rPr>
          <w:noProof/>
        </w:rPr>
        <w:t xml:space="preserve">ACM. </w:t>
      </w:r>
      <w:r w:rsidR="00044B7D" w:rsidRPr="00044B7D">
        <w:rPr>
          <w:b/>
          <w:bCs/>
          <w:noProof/>
        </w:rPr>
        <w:t>Advanced Search</w:t>
      </w:r>
      <w:r w:rsidR="00044B7D" w:rsidRPr="00044B7D">
        <w:rPr>
          <w:noProof/>
        </w:rPr>
        <w:t xml:space="preserve">. Disponível em: &lt;https://dl.acm.org/search/advanced&gt;. Acesso em: 5 maio. 2020. </w:t>
      </w:r>
    </w:p>
    <w:p w14:paraId="7FE28260" w14:textId="77777777" w:rsidR="00044B7D" w:rsidRPr="00044B7D" w:rsidRDefault="00044B7D" w:rsidP="00044B7D">
      <w:pPr>
        <w:widowControl w:val="0"/>
        <w:autoSpaceDE w:val="0"/>
        <w:autoSpaceDN w:val="0"/>
        <w:adjustRightInd w:val="0"/>
        <w:rPr>
          <w:noProof/>
        </w:rPr>
      </w:pPr>
      <w:r w:rsidRPr="00044B7D">
        <w:rPr>
          <w:noProof/>
        </w:rPr>
        <w:t xml:space="preserve">ACM RECSYS COMMUNITY. </w:t>
      </w:r>
      <w:r w:rsidRPr="00044B7D">
        <w:rPr>
          <w:b/>
          <w:bCs/>
          <w:noProof/>
        </w:rPr>
        <w:t>RecSys – ACM Recommender Systems</w:t>
      </w:r>
      <w:r w:rsidRPr="00044B7D">
        <w:rPr>
          <w:noProof/>
        </w:rPr>
        <w:t xml:space="preserve">. Disponível em: &lt;https://recsys.acm.org/&gt;. Acesso em: 28 abr. 2020. </w:t>
      </w:r>
    </w:p>
    <w:p w14:paraId="2FB0A52C" w14:textId="77777777" w:rsidR="00044B7D" w:rsidRPr="00044B7D" w:rsidRDefault="00044B7D" w:rsidP="00044B7D">
      <w:pPr>
        <w:widowControl w:val="0"/>
        <w:autoSpaceDE w:val="0"/>
        <w:autoSpaceDN w:val="0"/>
        <w:adjustRightInd w:val="0"/>
        <w:rPr>
          <w:noProof/>
        </w:rPr>
      </w:pPr>
      <w:r w:rsidRPr="00044B7D">
        <w:rPr>
          <w:noProof/>
        </w:rPr>
        <w:t xml:space="preserve">ALIAGA, W. K. DESENVOLVIMENTO DE UM SISTEMA DE RECOMENDACÃO MUSICAL SENSÍVEL AO CONTEXTO. 2018. </w:t>
      </w:r>
    </w:p>
    <w:p w14:paraId="26BD4C0C" w14:textId="77777777" w:rsidR="00044B7D" w:rsidRPr="00044B7D" w:rsidRDefault="00044B7D" w:rsidP="00044B7D">
      <w:pPr>
        <w:widowControl w:val="0"/>
        <w:autoSpaceDE w:val="0"/>
        <w:autoSpaceDN w:val="0"/>
        <w:adjustRightInd w:val="0"/>
        <w:rPr>
          <w:noProof/>
        </w:rPr>
      </w:pPr>
      <w:r w:rsidRPr="00044B7D">
        <w:rPr>
          <w:noProof/>
        </w:rPr>
        <w:t xml:space="preserve">BHATNAGAR, V. </w:t>
      </w:r>
      <w:r w:rsidRPr="00044B7D">
        <w:rPr>
          <w:b/>
          <w:bCs/>
          <w:noProof/>
        </w:rPr>
        <w:t>Collaborative filtering using data mining and analysis</w:t>
      </w:r>
      <w:r w:rsidRPr="00044B7D">
        <w:rPr>
          <w:noProof/>
        </w:rPr>
        <w:t xml:space="preserve">. [s.l: s.n.]. </w:t>
      </w:r>
    </w:p>
    <w:p w14:paraId="471B31A4" w14:textId="77777777" w:rsidR="00044B7D" w:rsidRPr="00044B7D" w:rsidRDefault="00044B7D" w:rsidP="00044B7D">
      <w:pPr>
        <w:widowControl w:val="0"/>
        <w:autoSpaceDE w:val="0"/>
        <w:autoSpaceDN w:val="0"/>
        <w:adjustRightInd w:val="0"/>
        <w:rPr>
          <w:noProof/>
        </w:rPr>
      </w:pPr>
      <w:r w:rsidRPr="00044B7D">
        <w:rPr>
          <w:noProof/>
        </w:rPr>
        <w:t xml:space="preserve">BORJA, K.; DIERINGER, S. Streaming or stealing? The complementary features between music streaming and music piracy. </w:t>
      </w:r>
      <w:r w:rsidRPr="00044B7D">
        <w:rPr>
          <w:b/>
          <w:bCs/>
          <w:noProof/>
        </w:rPr>
        <w:t>Journal of Retailing and Consumer Services</w:t>
      </w:r>
      <w:r w:rsidRPr="00044B7D">
        <w:rPr>
          <w:noProof/>
        </w:rPr>
        <w:t xml:space="preserve">, v. 32, p. 86–95, 2016. </w:t>
      </w:r>
    </w:p>
    <w:p w14:paraId="794C2CC7" w14:textId="77777777" w:rsidR="00044B7D" w:rsidRPr="00044B7D" w:rsidRDefault="00044B7D" w:rsidP="00044B7D">
      <w:pPr>
        <w:widowControl w:val="0"/>
        <w:autoSpaceDE w:val="0"/>
        <w:autoSpaceDN w:val="0"/>
        <w:adjustRightInd w:val="0"/>
        <w:rPr>
          <w:noProof/>
        </w:rPr>
      </w:pPr>
      <w:r w:rsidRPr="00044B7D">
        <w:rPr>
          <w:noProof/>
        </w:rPr>
        <w:t xml:space="preserve">DIETMAR, J. et al. </w:t>
      </w:r>
      <w:r w:rsidRPr="00044B7D">
        <w:rPr>
          <w:b/>
          <w:bCs/>
          <w:noProof/>
        </w:rPr>
        <w:t>Recommendation system -An Introduction</w:t>
      </w:r>
      <w:r w:rsidRPr="00044B7D">
        <w:rPr>
          <w:noProof/>
        </w:rPr>
        <w:t>. [s.l: s.n.]. v. 91</w:t>
      </w:r>
    </w:p>
    <w:p w14:paraId="7A5EC414" w14:textId="77777777" w:rsidR="00044B7D" w:rsidRPr="00044B7D" w:rsidRDefault="00044B7D" w:rsidP="00044B7D">
      <w:pPr>
        <w:widowControl w:val="0"/>
        <w:autoSpaceDE w:val="0"/>
        <w:autoSpaceDN w:val="0"/>
        <w:adjustRightInd w:val="0"/>
        <w:rPr>
          <w:noProof/>
        </w:rPr>
      </w:pPr>
      <w:r w:rsidRPr="00044B7D">
        <w:rPr>
          <w:noProof/>
        </w:rPr>
        <w:t xml:space="preserve">EDITORA MELHORAMENTOS LTDA. </w:t>
      </w:r>
      <w:r w:rsidRPr="00044B7D">
        <w:rPr>
          <w:b/>
          <w:bCs/>
          <w:noProof/>
        </w:rPr>
        <w:t>Sobre o dicionário | Michaelis On-line</w:t>
      </w:r>
      <w:r w:rsidRPr="00044B7D">
        <w:rPr>
          <w:noProof/>
        </w:rPr>
        <w:t xml:space="preserve">. Disponível em: &lt;https://michaelis.uol.com.br/&gt;. Acesso em: 6 jun. 2020. </w:t>
      </w:r>
    </w:p>
    <w:p w14:paraId="209521C9" w14:textId="77777777" w:rsidR="00044B7D" w:rsidRPr="00044B7D" w:rsidRDefault="00044B7D" w:rsidP="00044B7D">
      <w:pPr>
        <w:widowControl w:val="0"/>
        <w:autoSpaceDE w:val="0"/>
        <w:autoSpaceDN w:val="0"/>
        <w:adjustRightInd w:val="0"/>
        <w:rPr>
          <w:noProof/>
        </w:rPr>
      </w:pPr>
      <w:r w:rsidRPr="00044B7D">
        <w:rPr>
          <w:noProof/>
        </w:rPr>
        <w:t xml:space="preserve">ERIKSSON, M. et al. </w:t>
      </w:r>
      <w:r w:rsidRPr="00044B7D">
        <w:rPr>
          <w:b/>
          <w:bCs/>
          <w:noProof/>
        </w:rPr>
        <w:t>Spotify Teardown</w:t>
      </w:r>
      <w:r w:rsidRPr="00044B7D">
        <w:rPr>
          <w:noProof/>
        </w:rPr>
        <w:t xml:space="preserve">. [s.l.] MIT Press, 2019. </w:t>
      </w:r>
    </w:p>
    <w:p w14:paraId="143DF2DD" w14:textId="77777777" w:rsidR="00044B7D" w:rsidRPr="00044B7D" w:rsidRDefault="00044B7D" w:rsidP="00044B7D">
      <w:pPr>
        <w:widowControl w:val="0"/>
        <w:autoSpaceDE w:val="0"/>
        <w:autoSpaceDN w:val="0"/>
        <w:adjustRightInd w:val="0"/>
        <w:rPr>
          <w:noProof/>
        </w:rPr>
      </w:pPr>
      <w:r w:rsidRPr="00044B7D">
        <w:rPr>
          <w:noProof/>
        </w:rPr>
        <w:t xml:space="preserve">FALK, K. </w:t>
      </w:r>
      <w:r w:rsidRPr="00044B7D">
        <w:rPr>
          <w:b/>
          <w:bCs/>
          <w:noProof/>
        </w:rPr>
        <w:t>Practical Recommender Systems</w:t>
      </w:r>
      <w:r w:rsidRPr="00044B7D">
        <w:rPr>
          <w:noProof/>
        </w:rPr>
        <w:t xml:space="preserve">. [s.l: s.n.]. </w:t>
      </w:r>
    </w:p>
    <w:p w14:paraId="279ACFC5" w14:textId="77777777" w:rsidR="00044B7D" w:rsidRPr="00044B7D" w:rsidRDefault="00044B7D" w:rsidP="00044B7D">
      <w:pPr>
        <w:widowControl w:val="0"/>
        <w:autoSpaceDE w:val="0"/>
        <w:autoSpaceDN w:val="0"/>
        <w:adjustRightInd w:val="0"/>
        <w:rPr>
          <w:noProof/>
        </w:rPr>
      </w:pPr>
      <w:r w:rsidRPr="00044B7D">
        <w:rPr>
          <w:noProof/>
        </w:rPr>
        <w:t xml:space="preserve">IFPI. </w:t>
      </w:r>
      <w:r w:rsidRPr="00044B7D">
        <w:rPr>
          <w:b/>
          <w:bCs/>
          <w:noProof/>
        </w:rPr>
        <w:t>IFPI Global Music Report 2019</w:t>
      </w:r>
      <w:r w:rsidRPr="00044B7D">
        <w:rPr>
          <w:noProof/>
        </w:rPr>
        <w:t xml:space="preserve">. Disponível em: &lt;https://www.ifpi.org/news/IFPI-GLOBAL-MUSIC-REPORT-2019&gt;. </w:t>
      </w:r>
    </w:p>
    <w:p w14:paraId="792176FA" w14:textId="77777777" w:rsidR="00044B7D" w:rsidRPr="00044B7D" w:rsidRDefault="00044B7D" w:rsidP="00044B7D">
      <w:pPr>
        <w:widowControl w:val="0"/>
        <w:autoSpaceDE w:val="0"/>
        <w:autoSpaceDN w:val="0"/>
        <w:adjustRightInd w:val="0"/>
        <w:rPr>
          <w:noProof/>
        </w:rPr>
      </w:pPr>
      <w:r w:rsidRPr="00044B7D">
        <w:rPr>
          <w:noProof/>
        </w:rPr>
        <w:t xml:space="preserve">JOSÉ, I. </w:t>
      </w:r>
      <w:r w:rsidRPr="00044B7D">
        <w:rPr>
          <w:b/>
          <w:bCs/>
          <w:noProof/>
        </w:rPr>
        <w:t>KNN (K-Nearest Neighbors) #1</w:t>
      </w:r>
      <w:r w:rsidRPr="00044B7D">
        <w:rPr>
          <w:noProof/>
        </w:rPr>
        <w:t xml:space="preserve">. Disponível em: &lt;https://medium.com/brasil-ai/knn-k-nearest-neighbors-1-e140c82e9c4e&gt;. Acesso em: 4 out. 2020. </w:t>
      </w:r>
    </w:p>
    <w:p w14:paraId="13DE60CA" w14:textId="77777777" w:rsidR="00044B7D" w:rsidRPr="00044B7D" w:rsidRDefault="00044B7D" w:rsidP="00044B7D">
      <w:pPr>
        <w:widowControl w:val="0"/>
        <w:autoSpaceDE w:val="0"/>
        <w:autoSpaceDN w:val="0"/>
        <w:adjustRightInd w:val="0"/>
        <w:rPr>
          <w:noProof/>
        </w:rPr>
      </w:pPr>
      <w:r w:rsidRPr="00044B7D">
        <w:rPr>
          <w:noProof/>
        </w:rPr>
        <w:t xml:space="preserve">L’HUILLIER, A. The new challenges when modeling context through diversity over time in recommender systems. </w:t>
      </w:r>
      <w:r w:rsidRPr="00044B7D">
        <w:rPr>
          <w:b/>
          <w:bCs/>
          <w:noProof/>
        </w:rPr>
        <w:t>UMAP 2016 - Proceedings of the 2016 Conference on User Modeling Adaptation and Personalization</w:t>
      </w:r>
      <w:r w:rsidRPr="00044B7D">
        <w:rPr>
          <w:noProof/>
        </w:rPr>
        <w:t xml:space="preserve">, p. 341–344, 2016. </w:t>
      </w:r>
    </w:p>
    <w:p w14:paraId="5533E48C" w14:textId="77777777" w:rsidR="00044B7D" w:rsidRPr="00044B7D" w:rsidRDefault="00044B7D" w:rsidP="00044B7D">
      <w:pPr>
        <w:widowControl w:val="0"/>
        <w:autoSpaceDE w:val="0"/>
        <w:autoSpaceDN w:val="0"/>
        <w:adjustRightInd w:val="0"/>
        <w:rPr>
          <w:noProof/>
        </w:rPr>
      </w:pPr>
      <w:r w:rsidRPr="00044B7D">
        <w:rPr>
          <w:noProof/>
        </w:rPr>
        <w:t xml:space="preserve">LUDEWIG, M. et al. Effective nearest-neighbor music recommendations. </w:t>
      </w:r>
      <w:r w:rsidRPr="00044B7D">
        <w:rPr>
          <w:b/>
          <w:bCs/>
          <w:noProof/>
        </w:rPr>
        <w:t>ACM International Conference Proceeding Series</w:t>
      </w:r>
      <w:r w:rsidRPr="00044B7D">
        <w:rPr>
          <w:noProof/>
        </w:rPr>
        <w:t xml:space="preserve">, 2018. </w:t>
      </w:r>
    </w:p>
    <w:p w14:paraId="42D3AD6B" w14:textId="77777777" w:rsidR="00044B7D" w:rsidRPr="00044B7D" w:rsidRDefault="00044B7D" w:rsidP="00044B7D">
      <w:pPr>
        <w:widowControl w:val="0"/>
        <w:autoSpaceDE w:val="0"/>
        <w:autoSpaceDN w:val="0"/>
        <w:adjustRightInd w:val="0"/>
        <w:rPr>
          <w:noProof/>
        </w:rPr>
      </w:pPr>
      <w:r w:rsidRPr="00044B7D">
        <w:rPr>
          <w:noProof/>
        </w:rPr>
        <w:t xml:space="preserve">LUINI, B. J. R.; WHITMAN, A. E.; DATE, P. </w:t>
      </w:r>
      <w:r w:rsidRPr="00044B7D">
        <w:rPr>
          <w:b/>
          <w:bCs/>
          <w:noProof/>
        </w:rPr>
        <w:t>Streaming Audio: The FezGuys’ Guide</w:t>
      </w:r>
      <w:r w:rsidRPr="00044B7D">
        <w:rPr>
          <w:noProof/>
        </w:rPr>
        <w:t xml:space="preserve">. [s.l: s.n.]. </w:t>
      </w:r>
    </w:p>
    <w:p w14:paraId="4DB0C48D" w14:textId="77777777" w:rsidR="00044B7D" w:rsidRPr="00044B7D" w:rsidRDefault="00044B7D" w:rsidP="00044B7D">
      <w:pPr>
        <w:widowControl w:val="0"/>
        <w:autoSpaceDE w:val="0"/>
        <w:autoSpaceDN w:val="0"/>
        <w:adjustRightInd w:val="0"/>
        <w:rPr>
          <w:noProof/>
        </w:rPr>
      </w:pPr>
      <w:r w:rsidRPr="00044B7D">
        <w:rPr>
          <w:noProof/>
        </w:rPr>
        <w:t xml:space="preserve">MURARO, R. M. </w:t>
      </w:r>
      <w:r w:rsidRPr="00044B7D">
        <w:rPr>
          <w:b/>
          <w:bCs/>
          <w:noProof/>
        </w:rPr>
        <w:t>Os avanços tecnológicos e o futuro da humanidade</w:t>
      </w:r>
      <w:r w:rsidRPr="00044B7D">
        <w:rPr>
          <w:noProof/>
        </w:rPr>
        <w:t xml:space="preserve">Querendo ser Deus, , 2009. </w:t>
      </w:r>
    </w:p>
    <w:p w14:paraId="11713788" w14:textId="77777777" w:rsidR="00044B7D" w:rsidRPr="00044B7D" w:rsidRDefault="00044B7D" w:rsidP="00044B7D">
      <w:pPr>
        <w:widowControl w:val="0"/>
        <w:autoSpaceDE w:val="0"/>
        <w:autoSpaceDN w:val="0"/>
        <w:adjustRightInd w:val="0"/>
        <w:rPr>
          <w:noProof/>
        </w:rPr>
      </w:pPr>
      <w:r w:rsidRPr="00044B7D">
        <w:rPr>
          <w:noProof/>
        </w:rPr>
        <w:t xml:space="preserve">NIWA, H. </w:t>
      </w:r>
      <w:r w:rsidRPr="00044B7D">
        <w:rPr>
          <w:b/>
          <w:bCs/>
          <w:noProof/>
        </w:rPr>
        <w:t>Streaming Systems</w:t>
      </w:r>
      <w:r w:rsidRPr="00044B7D">
        <w:rPr>
          <w:noProof/>
        </w:rPr>
        <w:t>. [s.l.] O’Reilly Media, 2018. v. 134</w:t>
      </w:r>
    </w:p>
    <w:p w14:paraId="3F6C1BDF" w14:textId="77777777" w:rsidR="00044B7D" w:rsidRPr="00044B7D" w:rsidRDefault="00044B7D" w:rsidP="00044B7D">
      <w:pPr>
        <w:widowControl w:val="0"/>
        <w:autoSpaceDE w:val="0"/>
        <w:autoSpaceDN w:val="0"/>
        <w:adjustRightInd w:val="0"/>
        <w:rPr>
          <w:noProof/>
        </w:rPr>
      </w:pPr>
      <w:r w:rsidRPr="00044B7D">
        <w:rPr>
          <w:noProof/>
        </w:rPr>
        <w:t xml:space="preserve">PEDREGOSA, F. et al. Scikit-learn: Machine Learning in {P}ython. </w:t>
      </w:r>
      <w:r w:rsidRPr="00044B7D">
        <w:rPr>
          <w:b/>
          <w:bCs/>
          <w:noProof/>
        </w:rPr>
        <w:t>Journal of Machine Learning Research</w:t>
      </w:r>
      <w:r w:rsidRPr="00044B7D">
        <w:rPr>
          <w:noProof/>
        </w:rPr>
        <w:t xml:space="preserve">, v. 12, p. 2825–2830, 2011. </w:t>
      </w:r>
    </w:p>
    <w:p w14:paraId="31760E15" w14:textId="77777777" w:rsidR="00044B7D" w:rsidRPr="00044B7D" w:rsidRDefault="00044B7D" w:rsidP="00044B7D">
      <w:pPr>
        <w:widowControl w:val="0"/>
        <w:autoSpaceDE w:val="0"/>
        <w:autoSpaceDN w:val="0"/>
        <w:adjustRightInd w:val="0"/>
        <w:rPr>
          <w:noProof/>
        </w:rPr>
      </w:pPr>
      <w:r w:rsidRPr="00044B7D">
        <w:rPr>
          <w:noProof/>
        </w:rPr>
        <w:t xml:space="preserve">RÄTSCH, G. A brief introduction into machine learning. </w:t>
      </w:r>
      <w:r w:rsidRPr="00044B7D">
        <w:rPr>
          <w:b/>
          <w:bCs/>
          <w:noProof/>
        </w:rPr>
        <w:t xml:space="preserve">21st Chaos Communication </w:t>
      </w:r>
      <w:r w:rsidRPr="00044B7D">
        <w:rPr>
          <w:b/>
          <w:bCs/>
          <w:noProof/>
        </w:rPr>
        <w:lastRenderedPageBreak/>
        <w:t>Congress</w:t>
      </w:r>
      <w:r w:rsidRPr="00044B7D">
        <w:rPr>
          <w:noProof/>
        </w:rPr>
        <w:t xml:space="preserve">, p. 1–6, 2004. </w:t>
      </w:r>
    </w:p>
    <w:p w14:paraId="19070DD4" w14:textId="77777777" w:rsidR="00044B7D" w:rsidRPr="00044B7D" w:rsidRDefault="00044B7D" w:rsidP="00044B7D">
      <w:pPr>
        <w:widowControl w:val="0"/>
        <w:autoSpaceDE w:val="0"/>
        <w:autoSpaceDN w:val="0"/>
        <w:adjustRightInd w:val="0"/>
        <w:rPr>
          <w:noProof/>
        </w:rPr>
      </w:pPr>
      <w:r w:rsidRPr="00044B7D">
        <w:rPr>
          <w:noProof/>
        </w:rPr>
        <w:t xml:space="preserve">RESNICK, PAUL AND VARIAN, H. R. Recommender Systems. </w:t>
      </w:r>
      <w:r w:rsidRPr="00044B7D">
        <w:rPr>
          <w:b/>
          <w:bCs/>
          <w:noProof/>
        </w:rPr>
        <w:t>Communications of the ACM</w:t>
      </w:r>
      <w:r w:rsidRPr="00044B7D">
        <w:rPr>
          <w:noProof/>
        </w:rPr>
        <w:t xml:space="preserve">, v. 40, n. 4, p. 56–58, 1997. </w:t>
      </w:r>
    </w:p>
    <w:p w14:paraId="3EAA3B75" w14:textId="77777777" w:rsidR="00044B7D" w:rsidRPr="00044B7D" w:rsidRDefault="00044B7D" w:rsidP="00044B7D">
      <w:pPr>
        <w:widowControl w:val="0"/>
        <w:autoSpaceDE w:val="0"/>
        <w:autoSpaceDN w:val="0"/>
        <w:adjustRightInd w:val="0"/>
        <w:rPr>
          <w:noProof/>
        </w:rPr>
      </w:pPr>
      <w:r w:rsidRPr="00044B7D">
        <w:rPr>
          <w:noProof/>
        </w:rPr>
        <w:t xml:space="preserve">RICCI, F.; ROKACH, L.; SHAPIRA, B. </w:t>
      </w:r>
      <w:r w:rsidRPr="00044B7D">
        <w:rPr>
          <w:b/>
          <w:bCs/>
          <w:noProof/>
        </w:rPr>
        <w:t>Recommender Systems Handbook</w:t>
      </w:r>
      <w:r w:rsidRPr="00044B7D">
        <w:rPr>
          <w:noProof/>
        </w:rPr>
        <w:t xml:space="preserve">. [s.l: s.n.]. </w:t>
      </w:r>
    </w:p>
    <w:p w14:paraId="23B7CF3F" w14:textId="77777777" w:rsidR="00044B7D" w:rsidRPr="00044B7D" w:rsidRDefault="00044B7D" w:rsidP="00044B7D">
      <w:pPr>
        <w:widowControl w:val="0"/>
        <w:autoSpaceDE w:val="0"/>
        <w:autoSpaceDN w:val="0"/>
        <w:adjustRightInd w:val="0"/>
        <w:rPr>
          <w:noProof/>
        </w:rPr>
      </w:pPr>
      <w:r w:rsidRPr="00044B7D">
        <w:rPr>
          <w:noProof/>
        </w:rPr>
        <w:t xml:space="preserve">T.M. COVER, P. E. H. Nearest Neighbor Pattern Classfication. v. I, p. 1–28, 1967. </w:t>
      </w:r>
    </w:p>
    <w:p w14:paraId="5D967243" w14:textId="77777777" w:rsidR="00044B7D" w:rsidRPr="00044B7D" w:rsidRDefault="00044B7D" w:rsidP="00044B7D">
      <w:pPr>
        <w:widowControl w:val="0"/>
        <w:autoSpaceDE w:val="0"/>
        <w:autoSpaceDN w:val="0"/>
        <w:adjustRightInd w:val="0"/>
        <w:rPr>
          <w:noProof/>
        </w:rPr>
      </w:pPr>
      <w:r w:rsidRPr="00044B7D">
        <w:rPr>
          <w:noProof/>
        </w:rPr>
        <w:t xml:space="preserve">TKALČIČ, M. et al. Prediction of music pairwise preferences from facial expressions. </w:t>
      </w:r>
      <w:r w:rsidRPr="00044B7D">
        <w:rPr>
          <w:b/>
          <w:bCs/>
          <w:noProof/>
        </w:rPr>
        <w:t>International Conference on Intelligent User Interfaces, Proceedings IUI</w:t>
      </w:r>
      <w:r w:rsidRPr="00044B7D">
        <w:rPr>
          <w:noProof/>
        </w:rPr>
        <w:t xml:space="preserve">, v. Part F1476, p. 150–159, 2019. </w:t>
      </w:r>
    </w:p>
    <w:p w14:paraId="6FAA4E07" w14:textId="77777777" w:rsidR="00044B7D" w:rsidRPr="00044B7D" w:rsidRDefault="00044B7D" w:rsidP="00044B7D">
      <w:pPr>
        <w:widowControl w:val="0"/>
        <w:autoSpaceDE w:val="0"/>
        <w:autoSpaceDN w:val="0"/>
        <w:adjustRightInd w:val="0"/>
        <w:rPr>
          <w:noProof/>
        </w:rPr>
      </w:pPr>
      <w:r w:rsidRPr="00044B7D">
        <w:rPr>
          <w:noProof/>
        </w:rPr>
        <w:t xml:space="preserve">UNIVERSIDADE FEDERAL DO CEARA. </w:t>
      </w:r>
      <w:r w:rsidRPr="00044B7D">
        <w:rPr>
          <w:b/>
          <w:bCs/>
          <w:noProof/>
        </w:rPr>
        <w:t>A Magnetorresistência Gigante</w:t>
      </w:r>
      <w:r w:rsidRPr="00044B7D">
        <w:rPr>
          <w:noProof/>
        </w:rPr>
        <w:t xml:space="preserve">. Disponível em: &lt;https://seara.ufc.br/tintim-por-tintim/tecnologia/a-magnetorresistencia-gigante/&gt;. Acesso em: 12 mar. 2020. </w:t>
      </w:r>
    </w:p>
    <w:p w14:paraId="73804CA3" w14:textId="77777777" w:rsidR="00044B7D" w:rsidRPr="00044B7D" w:rsidRDefault="00044B7D" w:rsidP="00044B7D">
      <w:pPr>
        <w:widowControl w:val="0"/>
        <w:autoSpaceDE w:val="0"/>
        <w:autoSpaceDN w:val="0"/>
        <w:adjustRightInd w:val="0"/>
        <w:rPr>
          <w:noProof/>
        </w:rPr>
      </w:pPr>
      <w:r w:rsidRPr="00044B7D">
        <w:rPr>
          <w:noProof/>
        </w:rPr>
        <w:t xml:space="preserve">VOLOKHIN, S.; AGICHTEIN, E. Towards intent-aware contextual music recommendation: Initial experiments. </w:t>
      </w:r>
      <w:r w:rsidRPr="00044B7D">
        <w:rPr>
          <w:b/>
          <w:bCs/>
          <w:noProof/>
        </w:rPr>
        <w:t>41st International ACM SIGIR Conference on Research and Development in Information Retrieval, SIGIR 2018</w:t>
      </w:r>
      <w:r w:rsidRPr="00044B7D">
        <w:rPr>
          <w:noProof/>
        </w:rPr>
        <w:t xml:space="preserve">, p. 1045–1048, 2018. </w:t>
      </w:r>
    </w:p>
    <w:p w14:paraId="1C091136" w14:textId="77777777" w:rsidR="00044B7D" w:rsidRPr="00044B7D" w:rsidRDefault="00044B7D" w:rsidP="00044B7D">
      <w:pPr>
        <w:widowControl w:val="0"/>
        <w:autoSpaceDE w:val="0"/>
        <w:autoSpaceDN w:val="0"/>
        <w:adjustRightInd w:val="0"/>
        <w:rPr>
          <w:noProof/>
        </w:rPr>
      </w:pPr>
      <w:r w:rsidRPr="00044B7D">
        <w:rPr>
          <w:noProof/>
        </w:rPr>
        <w:t xml:space="preserve">YANG, Y. H.; TENG, Y. C. Quantitative study of music listening behavior in a smartphone context. </w:t>
      </w:r>
      <w:r w:rsidRPr="00044B7D">
        <w:rPr>
          <w:b/>
          <w:bCs/>
          <w:noProof/>
        </w:rPr>
        <w:t>ACM Transactions on Interactive Intelligent Systems</w:t>
      </w:r>
      <w:r w:rsidRPr="00044B7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11-04T10:25:00Z" w:initials="JVDC">
    <w:p w14:paraId="70A49F49" w14:textId="0B76A4EE" w:rsidR="00390E18" w:rsidRDefault="00390E18">
      <w:pPr>
        <w:pStyle w:val="Textodecomentrio"/>
      </w:pPr>
      <w:r>
        <w:rPr>
          <w:rStyle w:val="Refdecomentrio"/>
        </w:rPr>
        <w:annotationRef/>
      </w:r>
      <w:r>
        <w:t>Coloca o significado.</w:t>
      </w:r>
    </w:p>
  </w:comment>
  <w:comment w:id="1"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comment>
  <w:comment w:id="4" w:author="Juliano Varella De Carvalho" w:date="2020-11-04T10:53:00Z" w:initials="JVDC">
    <w:p w14:paraId="4128BAB2" w14:textId="528F1A4D" w:rsidR="00390E18" w:rsidRDefault="00390E18">
      <w:pPr>
        <w:pStyle w:val="Textodecomentrio"/>
      </w:pPr>
      <w:r>
        <w:rPr>
          <w:rStyle w:val="Refdecomentrio"/>
        </w:rPr>
        <w:annotationRef/>
      </w:r>
    </w:p>
  </w:comment>
  <w:comment w:id="5"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6"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7"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8" w:author="Juliano Varella De Carvalho" w:date="2020-04-01T18:59:00Z" w:initials="JVDC">
    <w:p w14:paraId="170C5BC4" w14:textId="77777777" w:rsidR="004B66F0" w:rsidRDefault="004B66F0" w:rsidP="004B66F0">
      <w:pPr>
        <w:pStyle w:val="Textodecomentrio"/>
      </w:pPr>
      <w:r>
        <w:rPr>
          <w:rStyle w:val="Refdecomentrio"/>
        </w:rPr>
        <w:annotationRef/>
      </w:r>
      <w:r>
        <w:t>Ficou extenso e confusa essa parte.</w:t>
      </w:r>
    </w:p>
  </w:comment>
  <w:comment w:id="9" w:author="Juliano Varella De Carvalho" w:date="2020-04-03T14:58:00Z" w:initials="JVDC">
    <w:p w14:paraId="50293AB4" w14:textId="77777777" w:rsidR="004B66F0" w:rsidRDefault="004B66F0" w:rsidP="004B66F0">
      <w:pPr>
        <w:pStyle w:val="Textodecomentrio"/>
      </w:pPr>
      <w:r>
        <w:rPr>
          <w:rStyle w:val="Refdecomentrio"/>
        </w:rPr>
        <w:annotationRef/>
      </w:r>
      <w:r>
        <w:t>Isto está confuso.</w:t>
      </w:r>
    </w:p>
  </w:comment>
  <w:comment w:id="10" w:author="Juliano Varella De Carvalho" w:date="2020-11-04T10:56:00Z" w:initials="JVDC">
    <w:p w14:paraId="2B229308" w14:textId="3F52FF17" w:rsidR="00390E18" w:rsidRDefault="00390E18">
      <w:pPr>
        <w:pStyle w:val="Textodecomentrio"/>
      </w:pPr>
      <w:r>
        <w:rPr>
          <w:rStyle w:val="Refdecomentrio"/>
        </w:rPr>
        <w:annotationRef/>
      </w:r>
      <w:r>
        <w:t xml:space="preserve">Trabalho foi feito, não pode ter nada no </w:t>
      </w:r>
      <w:proofErr w:type="gramStart"/>
      <w:r>
        <w:t>futuro !</w:t>
      </w:r>
      <w:proofErr w:type="gramEnd"/>
    </w:p>
  </w:comment>
  <w:comment w:id="13"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14"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17"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18" w:author="Juliano Varella De Carvalho" w:date="2020-11-04T11:52:00Z" w:initials="JVDC">
    <w:p w14:paraId="44749732" w14:textId="77777777" w:rsidR="00390E18" w:rsidRDefault="00390E18">
      <w:pPr>
        <w:pStyle w:val="Textodecomentrio"/>
      </w:pPr>
      <w:r>
        <w:rPr>
          <w:rStyle w:val="Refdecomentrio"/>
        </w:rPr>
        <w:annotationRef/>
      </w:r>
      <w:r>
        <w:t xml:space="preserve">Todas as Figuras devem ser </w:t>
      </w:r>
      <w:proofErr w:type="gramStart"/>
      <w:r>
        <w:t>centralizadas !</w:t>
      </w:r>
      <w:proofErr w:type="gramEnd"/>
    </w:p>
    <w:p w14:paraId="10FD5C31" w14:textId="15D4BE4B" w:rsidR="00390E18" w:rsidRDefault="00390E18">
      <w:pPr>
        <w:pStyle w:val="Textodecomentrio"/>
      </w:pPr>
      <w:r>
        <w:t>A legenda fica em cima da figura e embaixo fica a Fonte (sem negrito). Como fiz aqui.</w:t>
      </w:r>
    </w:p>
  </w:comment>
  <w:comment w:id="30"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35"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36"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40"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42"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44"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45" w:author="Juliano Varella De Carvalho" w:date="2020-11-05T16:15:00Z" w:initials="JVDC">
    <w:p w14:paraId="44A11654" w14:textId="2EB37868" w:rsidR="00390E18" w:rsidRDefault="00390E18">
      <w:pPr>
        <w:pStyle w:val="Textodecomentrio"/>
      </w:pPr>
      <w:r>
        <w:rPr>
          <w:rStyle w:val="Refdecomentrio"/>
        </w:rPr>
        <w:annotationRef/>
      </w:r>
      <w:r>
        <w:t>Estranho.</w:t>
      </w:r>
    </w:p>
  </w:comment>
  <w:comment w:id="47"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48" w:author="Juliano Varella De Carvalho" w:date="2020-11-05T16:26:00Z" w:initials="JVDC">
    <w:p w14:paraId="2AD1D670" w14:textId="49E9F8EE" w:rsidR="00390E18" w:rsidRDefault="00390E18">
      <w:pPr>
        <w:pStyle w:val="Textodecomentrio"/>
      </w:pPr>
      <w:r>
        <w:rPr>
          <w:rStyle w:val="Refdecomentrio"/>
        </w:rPr>
        <w:annotationRef/>
      </w:r>
      <w:r>
        <w:t>Expressão esquisita.</w:t>
      </w:r>
    </w:p>
  </w:comment>
  <w:comment w:id="50" w:author="Juliano Varella De Carvalho" w:date="2020-11-05T16:34:00Z" w:initials="JVDC">
    <w:p w14:paraId="38E8DC11" w14:textId="41C3D8C0" w:rsidR="00390E18" w:rsidRDefault="00390E18">
      <w:pPr>
        <w:pStyle w:val="Textodecomentrio"/>
      </w:pPr>
      <w:bookmarkStart w:id="51" w:name="_GoBack"/>
      <w:r>
        <w:rPr>
          <w:rStyle w:val="Refdecomentrio"/>
        </w:rPr>
        <w:annotationRef/>
      </w:r>
      <w:r>
        <w:t>Referência.</w:t>
      </w:r>
      <w:bookmarkEnd w:id="51"/>
    </w:p>
  </w:comment>
  <w:comment w:id="57"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58"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62"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63"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64"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65"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66"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71"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72" w:author="Juliano Varella De Carvalho" w:date="2020-08-15T15:11:00Z" w:initials="JVDC">
    <w:p w14:paraId="672A7206" w14:textId="06B38E59" w:rsidR="00390E18" w:rsidRDefault="00390E18" w:rsidP="00972812">
      <w:pPr>
        <w:pStyle w:val="Textodecomentrio"/>
      </w:pPr>
      <w:r>
        <w:rPr>
          <w:rStyle w:val="Refdecomentrio"/>
        </w:rPr>
        <w:annotationRef/>
      </w:r>
      <w:r>
        <w:t xml:space="preserve">Esse estudo está baseado em </w:t>
      </w:r>
      <w:proofErr w:type="gramStart"/>
      <w:r>
        <w:t>quê ????</w:t>
      </w:r>
      <w:proofErr w:type="gramEnd"/>
    </w:p>
  </w:comment>
  <w:comment w:id="74" w:author="Juliano Varella De Carvalho" w:date="2020-08-15T15:18:00Z" w:initials="JVDC">
    <w:p w14:paraId="76D79E08" w14:textId="531FCE17"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75"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73" w:author="Juliano Varella De Carvalho" w:date="2020-11-05T17:13:00Z" w:initials="JVDC">
    <w:p w14:paraId="3F64EB0A" w14:textId="2C0017E5" w:rsidR="00390E18" w:rsidRDefault="00390E18">
      <w:pPr>
        <w:pStyle w:val="Textodecomentrio"/>
      </w:pPr>
      <w:r>
        <w:rPr>
          <w:rStyle w:val="Refdecomentrio"/>
        </w:rPr>
        <w:annotationRef/>
      </w:r>
      <w:r>
        <w:t xml:space="preserve">Isto não foi feito </w:t>
      </w:r>
      <w:proofErr w:type="gramStart"/>
      <w:r>
        <w:t>assim !</w:t>
      </w:r>
      <w:proofErr w:type="gramEnd"/>
    </w:p>
  </w:comment>
  <w:comment w:id="77"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78" w:author="Juliano Varella De Carvalho" w:date="2020-08-15T15:13:00Z" w:initials="JVDC">
    <w:p w14:paraId="0821AAB8" w14:textId="24448837" w:rsidR="00390E18" w:rsidRDefault="00390E18" w:rsidP="00972812">
      <w:pPr>
        <w:pStyle w:val="Textodecomentrio"/>
      </w:pPr>
      <w:r>
        <w:rPr>
          <w:rStyle w:val="Refdecomentrio"/>
        </w:rPr>
        <w:annotationRef/>
      </w:r>
      <w:r>
        <w:t xml:space="preserve">Onde foram </w:t>
      </w:r>
      <w:proofErr w:type="gramStart"/>
      <w:r>
        <w:t>encontrados ???</w:t>
      </w:r>
      <w:proofErr w:type="gramEnd"/>
    </w:p>
  </w:comment>
  <w:comment w:id="79" w:author="Juliano Varella De Carvalho" w:date="2020-08-15T15:19:00Z" w:initials="JVDC">
    <w:p w14:paraId="1E17D4CA" w14:textId="427F4B4E"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80"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82" w:author="Juliano Varella De Carvalho" w:date="2020-11-05T17:15:00Z" w:initials="JVDC">
    <w:p w14:paraId="162D1320" w14:textId="03AFF060" w:rsidR="00390E18" w:rsidRDefault="00390E18">
      <w:pPr>
        <w:pStyle w:val="Textodecomentrio"/>
      </w:pPr>
      <w:r>
        <w:rPr>
          <w:rStyle w:val="Refdecomentrio"/>
        </w:rPr>
        <w:annotationRef/>
      </w:r>
      <w:r>
        <w:t xml:space="preserve">Não seria um </w:t>
      </w:r>
      <w:proofErr w:type="spellStart"/>
      <w:r>
        <w:t>webapp</w:t>
      </w:r>
      <w:proofErr w:type="spellEnd"/>
      <w:r>
        <w:t>?</w:t>
      </w:r>
    </w:p>
  </w:comment>
  <w:comment w:id="83" w:author="Juliano Varella De Carvalho" w:date="2020-11-05T17:16:00Z" w:initials="JVDC">
    <w:p w14:paraId="35F210B0" w14:textId="0307DFB2" w:rsidR="00390E18" w:rsidRDefault="00390E18">
      <w:pPr>
        <w:pStyle w:val="Textodecomentrio"/>
      </w:pPr>
      <w:r>
        <w:rPr>
          <w:rStyle w:val="Refdecomentrio"/>
        </w:rPr>
        <w:annotationRef/>
      </w:r>
      <w:r>
        <w:t xml:space="preserve">Acho que seria </w:t>
      </w:r>
      <w:proofErr w:type="spellStart"/>
      <w:r>
        <w:t>webapp</w:t>
      </w:r>
      <w:proofErr w:type="spellEnd"/>
      <w:r>
        <w:t>. Talvez tenha que alterar em todo o trabalho.</w:t>
      </w:r>
    </w:p>
  </w:comment>
  <w:comment w:id="84"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85" w:author="Juliano Varella De Carvalho" w:date="2020-08-15T15:19:00Z" w:initials="JVDC">
    <w:p w14:paraId="2878C3DB" w14:textId="2D3C5BF8"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86"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87" w:author="Érico Souza Loewe" w:date="2020-07-02T00:04:00Z" w:initials="ÉSL">
    <w:p w14:paraId="4F2B8452" w14:textId="371ACD1D" w:rsidR="00390E18" w:rsidRDefault="00390E18"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90"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92" w:author="Juliano Varella De Carvalho" w:date="2020-08-15T15:25:00Z" w:initials="JVDC">
    <w:p w14:paraId="7858D77B" w14:textId="66F59ED7" w:rsidR="00390E18" w:rsidRDefault="00390E18"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93"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94" w:author="Érico Souza Loewe" w:date="2020-07-02T00:12:00Z" w:initials="ÉSL">
    <w:p w14:paraId="44B9C80F" w14:textId="7EE8DC98" w:rsidR="00390E18" w:rsidRDefault="00390E18" w:rsidP="00972812">
      <w:pPr>
        <w:pStyle w:val="Textodecomentrio"/>
      </w:pPr>
      <w:r>
        <w:rPr>
          <w:rStyle w:val="Refdecomentrio"/>
        </w:rPr>
        <w:annotationRef/>
      </w:r>
      <w:r>
        <w:t xml:space="preserve">Será um </w:t>
      </w:r>
      <w:proofErr w:type="spellStart"/>
      <w:r>
        <w:t>webapp</w:t>
      </w:r>
      <w:proofErr w:type="spellEnd"/>
    </w:p>
  </w:comment>
  <w:comment w:id="95" w:author="Juliano Varella De Carvalho" w:date="2020-08-15T15:30:00Z" w:initials="JVDC">
    <w:p w14:paraId="031542B9" w14:textId="09073255" w:rsidR="00390E18" w:rsidRDefault="00390E18" w:rsidP="00972812">
      <w:pPr>
        <w:pStyle w:val="Textodecomentrio"/>
      </w:pPr>
      <w:r>
        <w:rPr>
          <w:rStyle w:val="Refdecomentrio"/>
        </w:rPr>
        <w:annotationRef/>
      </w:r>
      <w:r>
        <w:t>A fonte está muito pequena, talvez tenhas que colocar 4 formas em cima e 4 abaixo.</w:t>
      </w:r>
    </w:p>
  </w:comment>
  <w:comment w:id="96" w:author="Tatiane Schwanck Schardosim" w:date="2020-07-01T20:56:00Z" w:initials="TSS">
    <w:p w14:paraId="0C776C40" w14:textId="5C809AE1" w:rsidR="00390E18" w:rsidRDefault="00390E18" w:rsidP="00972812">
      <w:pPr>
        <w:pStyle w:val="Textodecomentrio"/>
      </w:pPr>
      <w:r>
        <w:rPr>
          <w:rStyle w:val="Refdecomentrio"/>
        </w:rPr>
        <w:annotationRef/>
      </w:r>
      <w:r>
        <w:rPr>
          <w:noProof/>
        </w:rPr>
        <w:t>Acho que a fonte ficou pequena</w:t>
      </w:r>
    </w:p>
  </w:comment>
  <w:comment w:id="97" w:author="Érico Souza Loewe" w:date="2020-07-02T00:14:00Z" w:initials="ÉSL">
    <w:p w14:paraId="6D6E7F99" w14:textId="0C8C193E" w:rsidR="00390E18" w:rsidRDefault="00390E18" w:rsidP="00972812">
      <w:pPr>
        <w:pStyle w:val="Textodecomentrio"/>
      </w:pPr>
      <w:r>
        <w:rPr>
          <w:rStyle w:val="Refdecomentrio"/>
        </w:rPr>
        <w:annotationRef/>
      </w:r>
      <w:r>
        <w:t>Ficou mesmo, mas não tem como aumentar</w:t>
      </w:r>
    </w:p>
  </w:comment>
  <w:comment w:id="102"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101"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105"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111"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113"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114"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115"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116" w:author="Juliano Varella De Carvalho" w:date="2020-08-15T15:47:00Z" w:initials="JVDC">
    <w:p w14:paraId="7D498935" w14:textId="0E79E9F6" w:rsidR="00390E18" w:rsidRDefault="00390E18" w:rsidP="00972812">
      <w:pPr>
        <w:pStyle w:val="Textodecomentrio"/>
      </w:pPr>
      <w:r>
        <w:rPr>
          <w:rStyle w:val="Refdecomentrio"/>
        </w:rPr>
        <w:annotationRef/>
      </w:r>
      <w:r>
        <w:t xml:space="preserve">Não seria recomendação </w:t>
      </w:r>
      <w:proofErr w:type="gramStart"/>
      <w:r>
        <w:t>musical ???</w:t>
      </w:r>
      <w:proofErr w:type="gramEnd"/>
    </w:p>
  </w:comment>
  <w:comment w:id="117" w:author="Juliano Varella De Carvalho" w:date="2020-08-15T15:50:00Z" w:initials="JVDC">
    <w:p w14:paraId="0F56441A" w14:textId="41D9DDAB" w:rsidR="00390E18" w:rsidRDefault="00390E18"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18" w:author="Juliano Varella De Carvalho" w:date="2020-11-05T17:28:00Z" w:initials="JVDC">
    <w:p w14:paraId="1EBC2364" w14:textId="6A4527EE" w:rsidR="00390E18" w:rsidRDefault="00390E18">
      <w:pPr>
        <w:pStyle w:val="Textodecomentrio"/>
      </w:pPr>
      <w:r>
        <w:rPr>
          <w:rStyle w:val="Refdecomentrio"/>
        </w:rPr>
        <w:annotationRef/>
      </w:r>
      <w:r>
        <w:t xml:space="preserve">E quais foram as conclusões a partir das respostas </w:t>
      </w:r>
      <w:proofErr w:type="gramStart"/>
      <w:r>
        <w:t>dadas ?</w:t>
      </w:r>
      <w:proofErr w:type="gramEnd"/>
    </w:p>
  </w:comment>
  <w:comment w:id="119" w:author="Juliano Varella De Carvalho" w:date="2020-11-05T17:28:00Z" w:initials="JVDC">
    <w:p w14:paraId="46A8ECF4" w14:textId="66888751" w:rsidR="00390E18" w:rsidRDefault="00390E18">
      <w:pPr>
        <w:pStyle w:val="Textodecomentrio"/>
      </w:pPr>
      <w:r>
        <w:rPr>
          <w:rStyle w:val="Refdecomentrio"/>
        </w:rPr>
        <w:annotationRef/>
      </w:r>
      <w:r>
        <w:t>E quais foram?</w:t>
      </w:r>
    </w:p>
  </w:comment>
  <w:comment w:id="120"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121"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126"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131"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134"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139" w:author="Juliano Varella De Carvalho" w:date="2020-11-05T17:51:00Z" w:initials="JVDC">
    <w:p w14:paraId="74C02612" w14:textId="48765848" w:rsidR="00390E18" w:rsidRDefault="00390E18">
      <w:pPr>
        <w:pStyle w:val="Textodecomentrio"/>
      </w:pPr>
      <w:r>
        <w:rPr>
          <w:rStyle w:val="Refdecomentrio"/>
        </w:rPr>
        <w:annotationRef/>
      </w:r>
      <w:r>
        <w:t xml:space="preserve">E as 144 pessoas, mencionadas </w:t>
      </w:r>
      <w:proofErr w:type="gramStart"/>
      <w:r>
        <w:t>previamente ?</w:t>
      </w:r>
      <w:proofErr w:type="gramEnd"/>
    </w:p>
  </w:comment>
  <w:comment w:id="184"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85" w:author="Érico Souza Loewe" w:date="2020-11-03T00:15:00Z" w:initials="ÉSL">
    <w:p w14:paraId="2B04E5D5" w14:textId="202762A3" w:rsidR="00390E18" w:rsidRDefault="00390E18">
      <w:pPr>
        <w:pStyle w:val="Textodecomentrio"/>
      </w:pPr>
      <w:r>
        <w:rPr>
          <w:rStyle w:val="Refdecomentrio"/>
        </w:rPr>
        <w:annotationRef/>
      </w:r>
      <w:r>
        <w:t>Falso positivo (</w:t>
      </w:r>
      <w:proofErr w:type="gramStart"/>
      <w:r>
        <w:t>é</w:t>
      </w:r>
      <w:proofErr w:type="gramEnd"/>
      <w:r>
        <w:t xml:space="preserve"> mas não é)</w:t>
      </w:r>
    </w:p>
  </w:comment>
  <w:comment w:id="186"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87"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198"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199" w:author="Érico Souza Loewe" w:date="2020-07-02T00:25:00Z" w:initials="ÉSL">
    <w:p w14:paraId="23D9DB80" w14:textId="3D88D14E" w:rsidR="00390E18" w:rsidRDefault="00390E18"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A49F49" w15:done="1"/>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0"/>
  <w15:commentEx w15:paraId="778C21D1" w15:done="0"/>
  <w15:commentEx w15:paraId="2AD1D670" w15:done="0"/>
  <w15:commentEx w15:paraId="38E8DC11" w15:done="1"/>
  <w15:commentEx w15:paraId="4FE7EF66" w15:done="0"/>
  <w15:commentEx w15:paraId="77878271" w15:done="0"/>
  <w15:commentEx w15:paraId="7408A155" w15:done="1"/>
  <w15:commentEx w15:paraId="4E7A90C5" w15:done="1"/>
  <w15:commentEx w15:paraId="15B56A74" w15:done="0"/>
  <w15:commentEx w15:paraId="5A307B78" w15:done="0"/>
  <w15:commentEx w15:paraId="2C1BEB19" w15:done="0"/>
  <w15:commentEx w15:paraId="26030F69" w15:done="1"/>
  <w15:commentEx w15:paraId="672A7206" w15:done="1"/>
  <w15:commentEx w15:paraId="76D79E08" w15:done="0"/>
  <w15:commentEx w15:paraId="699431A0" w15:done="1"/>
  <w15:commentEx w15:paraId="3F64EB0A" w15:done="0"/>
  <w15:commentEx w15:paraId="5192D913" w15:done="1"/>
  <w15:commentEx w15:paraId="0821AAB8" w15:done="1"/>
  <w15:commentEx w15:paraId="1E17D4CA" w15:done="1"/>
  <w15:commentEx w15:paraId="742A7D0B" w15:done="1"/>
  <w15:commentEx w15:paraId="162D1320" w15:done="0"/>
  <w15:commentEx w15:paraId="35F210B0" w15:done="0"/>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38D1C15C" w15:done="0"/>
  <w15:commentEx w15:paraId="0FEBEFE3" w15:done="0"/>
  <w15:commentEx w15:paraId="5D475C37" w15:done="0"/>
  <w15:commentEx w15:paraId="7AA71D25" w15:done="0"/>
  <w15:commentEx w15:paraId="4EF6E8E3" w15:done="1"/>
  <w15:commentEx w15:paraId="0F931195" w15:done="1"/>
  <w15:commentEx w15:paraId="4B4FD5CB" w15:done="0"/>
  <w15:commentEx w15:paraId="7D498935" w15:done="1"/>
  <w15:commentEx w15:paraId="0F56441A" w15:done="1"/>
  <w15:commentEx w15:paraId="1EBC2364" w15:done="0"/>
  <w15:commentEx w15:paraId="46A8ECF4" w15:done="0"/>
  <w15:commentEx w15:paraId="36038BA7" w15:done="0"/>
  <w15:commentEx w15:paraId="39A7A842" w15:done="0"/>
  <w15:commentEx w15:paraId="7DF00693" w15:done="0"/>
  <w15:commentEx w15:paraId="04B59353" w15:done="0"/>
  <w15:commentEx w15:paraId="45570B0B" w15:done="0"/>
  <w15:commentEx w15:paraId="74C02612"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11" w16cex:dateUtc="2020-11-04T13:25:00Z"/>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012" w16cex:dateUtc="2020-11-04T14:33:00Z"/>
  <w16cex:commentExtensible w16cex:durableId="234D1181" w16cex:dateUtc="2020-11-04T14:39:00Z"/>
  <w16cex:commentExtensible w16cex:durableId="234D1486" w16cex:dateUtc="2020-11-04T14:52:00Z"/>
  <w16cex:commentExtensible w16cex:durableId="234EA090" w16cex:dateUtc="2020-11-05T19:02:00Z"/>
  <w16cex:commentExtensible w16cex:durableId="234EA236" w16cex:dateUtc="2020-11-05T19:09:00Z"/>
  <w16cex:commentExtensible w16cex:durableId="22A79C52" w16cex:dateUtc="2020-07-02T02:35:00Z"/>
  <w16cex:commentExtensible w16cex:durableId="234EA32A" w16cex:dateUtc="2020-11-05T19:13: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64A" w16cex:dateUtc="2020-11-05T19:26:00Z"/>
  <w16cex:commentExtensible w16cex:durableId="234EA682" w16cex:dateUtc="2020-11-05T19:27:00Z"/>
  <w16cex:commentExtensible w16cex:durableId="234EA804" w16cex:dateUtc="2020-11-05T19:34:00Z"/>
  <w16cex:commentExtensible w16cex:durableId="234EA820" w16cex:dateUtc="2020-11-05T19:34:00Z"/>
  <w16cex:commentExtensible w16cex:durableId="234EA9C5" w16cex:dateUtc="2020-11-05T19:41:00Z"/>
  <w16cex:commentExtensible w16cex:durableId="234EAA9D" w16cex:dateUtc="2020-11-05T19:45:00Z"/>
  <w16cex:commentExtensible w16cex:durableId="234EAADF" w16cex:dateUtc="2020-11-05T19:46: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34EB1FC" w16cex:dateUtc="2020-11-05T20:16: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4A3"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49F49" w16cid:durableId="234D0011"/>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2AD1D670" w16cid:durableId="234EA64A"/>
  <w16cid:commentId w16cid:paraId="38E8DC11" w16cid:durableId="234EA820"/>
  <w16cid:commentId w16cid:paraId="4FE7EF66" w16cid:durableId="234EAA9D"/>
  <w16cid:commentId w16cid:paraId="77878271" w16cid:durableId="234EAADF"/>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76D79E08" w16cid:durableId="22E27B56"/>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35F210B0" w16cid:durableId="234EB1FC"/>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46A8ECF4" w16cid:durableId="234EB4A3"/>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7D531A" w14:textId="77777777" w:rsidR="005B5538" w:rsidRDefault="005B5538" w:rsidP="00972812">
      <w:r>
        <w:separator/>
      </w:r>
    </w:p>
    <w:p w14:paraId="56E9C0D2" w14:textId="77777777" w:rsidR="005B5538" w:rsidRDefault="005B5538" w:rsidP="00972812"/>
    <w:p w14:paraId="609710DA" w14:textId="77777777" w:rsidR="005B5538" w:rsidRDefault="005B5538" w:rsidP="00972812"/>
    <w:p w14:paraId="1E6E6FDC" w14:textId="77777777" w:rsidR="005B5538" w:rsidRDefault="005B5538" w:rsidP="00972812"/>
    <w:p w14:paraId="0DC61DA5" w14:textId="77777777" w:rsidR="005B5538" w:rsidRDefault="005B5538" w:rsidP="00972812"/>
    <w:p w14:paraId="046C0ACD" w14:textId="77777777" w:rsidR="005B5538" w:rsidRDefault="005B5538" w:rsidP="00972812"/>
    <w:p w14:paraId="3FE7155E" w14:textId="77777777" w:rsidR="005B5538" w:rsidRDefault="005B5538" w:rsidP="00972812"/>
    <w:p w14:paraId="1F2B8826" w14:textId="77777777" w:rsidR="005B5538" w:rsidRDefault="005B5538" w:rsidP="00972812"/>
    <w:p w14:paraId="6412DAD7" w14:textId="77777777" w:rsidR="005B5538" w:rsidRDefault="005B5538" w:rsidP="00972812"/>
    <w:p w14:paraId="42625D6C" w14:textId="77777777" w:rsidR="005B5538" w:rsidRDefault="005B5538" w:rsidP="00972812"/>
    <w:p w14:paraId="52A6C09D" w14:textId="77777777" w:rsidR="005B5538" w:rsidRDefault="005B5538" w:rsidP="00972812"/>
    <w:p w14:paraId="623832B5" w14:textId="77777777" w:rsidR="005B5538" w:rsidRDefault="005B5538" w:rsidP="00972812"/>
    <w:p w14:paraId="20FE2445" w14:textId="77777777" w:rsidR="005B5538" w:rsidRDefault="005B5538" w:rsidP="00972812"/>
    <w:p w14:paraId="50C22EBA" w14:textId="77777777" w:rsidR="005B5538" w:rsidRDefault="005B5538" w:rsidP="00972812"/>
    <w:p w14:paraId="4487703C" w14:textId="77777777" w:rsidR="005B5538" w:rsidRDefault="005B5538" w:rsidP="00972812"/>
    <w:p w14:paraId="1AE97F65" w14:textId="77777777" w:rsidR="005B5538" w:rsidRDefault="005B5538" w:rsidP="00972812"/>
    <w:p w14:paraId="0AC9181E" w14:textId="77777777" w:rsidR="005B5538" w:rsidRDefault="005B5538" w:rsidP="00972812"/>
    <w:p w14:paraId="5FAEE2E1" w14:textId="77777777" w:rsidR="005B5538" w:rsidRDefault="005B5538" w:rsidP="00972812"/>
    <w:p w14:paraId="5342C37B" w14:textId="77777777" w:rsidR="005B5538" w:rsidRDefault="005B5538" w:rsidP="00972812"/>
    <w:p w14:paraId="4352152F" w14:textId="77777777" w:rsidR="005B5538" w:rsidRDefault="005B5538" w:rsidP="00972812"/>
    <w:p w14:paraId="3F037B33" w14:textId="77777777" w:rsidR="005B5538" w:rsidRDefault="005B5538" w:rsidP="00972812"/>
    <w:p w14:paraId="039A262D" w14:textId="77777777" w:rsidR="005B5538" w:rsidRDefault="005B5538" w:rsidP="00972812"/>
    <w:p w14:paraId="4BB74D3C" w14:textId="77777777" w:rsidR="005B5538" w:rsidRDefault="005B5538" w:rsidP="00972812"/>
    <w:p w14:paraId="521ADC2D" w14:textId="77777777" w:rsidR="005B5538" w:rsidRDefault="005B5538" w:rsidP="00972812"/>
    <w:p w14:paraId="6B7D7AF8" w14:textId="77777777" w:rsidR="005B5538" w:rsidRDefault="005B5538" w:rsidP="00972812"/>
    <w:p w14:paraId="47E36704" w14:textId="77777777" w:rsidR="005B5538" w:rsidRDefault="005B5538" w:rsidP="00972812"/>
    <w:p w14:paraId="79F3E615" w14:textId="77777777" w:rsidR="005B5538" w:rsidRDefault="005B5538" w:rsidP="00972812"/>
    <w:p w14:paraId="1CCEA778" w14:textId="77777777" w:rsidR="005B5538" w:rsidRDefault="005B5538" w:rsidP="00972812"/>
    <w:p w14:paraId="3EFB798A" w14:textId="77777777" w:rsidR="005B5538" w:rsidRDefault="005B5538" w:rsidP="00972812"/>
    <w:p w14:paraId="50727FE5" w14:textId="77777777" w:rsidR="005B5538" w:rsidRDefault="005B5538" w:rsidP="00972812"/>
    <w:p w14:paraId="53A14916" w14:textId="77777777" w:rsidR="005B5538" w:rsidRDefault="005B5538" w:rsidP="00972812"/>
    <w:p w14:paraId="6D7DA31C" w14:textId="77777777" w:rsidR="005B5538" w:rsidRDefault="005B5538" w:rsidP="00972812"/>
    <w:p w14:paraId="07E76C60" w14:textId="77777777" w:rsidR="005B5538" w:rsidRDefault="005B5538" w:rsidP="00972812"/>
    <w:p w14:paraId="54355473" w14:textId="77777777" w:rsidR="005B5538" w:rsidRDefault="005B5538" w:rsidP="00972812"/>
    <w:p w14:paraId="1CF594C0" w14:textId="77777777" w:rsidR="005B5538" w:rsidRDefault="005B5538"/>
    <w:p w14:paraId="14583C7B" w14:textId="77777777" w:rsidR="005B5538" w:rsidRDefault="005B5538" w:rsidP="005272A3"/>
    <w:p w14:paraId="1814ED0A" w14:textId="77777777" w:rsidR="005B5538" w:rsidRDefault="005B5538" w:rsidP="005272A3"/>
    <w:p w14:paraId="75D64E81" w14:textId="77777777" w:rsidR="005B5538" w:rsidRDefault="005B5538" w:rsidP="005272A3"/>
    <w:p w14:paraId="398E9BB5" w14:textId="77777777" w:rsidR="005B5538" w:rsidRDefault="005B5538" w:rsidP="005272A3"/>
    <w:p w14:paraId="2EF83783" w14:textId="77777777" w:rsidR="005B5538" w:rsidRDefault="005B5538"/>
    <w:p w14:paraId="03765E62" w14:textId="77777777" w:rsidR="005B5538" w:rsidRDefault="005B5538" w:rsidP="00B472EE"/>
    <w:p w14:paraId="6F0F7525" w14:textId="77777777" w:rsidR="005B5538" w:rsidRDefault="005B5538" w:rsidP="00B002DA"/>
  </w:endnote>
  <w:endnote w:type="continuationSeparator" w:id="0">
    <w:p w14:paraId="15FCEAAA" w14:textId="77777777" w:rsidR="005B5538" w:rsidRDefault="005B5538" w:rsidP="00972812">
      <w:r>
        <w:continuationSeparator/>
      </w:r>
    </w:p>
    <w:p w14:paraId="22C3330F" w14:textId="77777777" w:rsidR="005B5538" w:rsidRDefault="005B5538" w:rsidP="00972812"/>
    <w:p w14:paraId="358A7BE0" w14:textId="77777777" w:rsidR="005B5538" w:rsidRDefault="005B5538" w:rsidP="00972812"/>
    <w:p w14:paraId="1CBF0769" w14:textId="77777777" w:rsidR="005B5538" w:rsidRDefault="005B5538" w:rsidP="00972812"/>
    <w:p w14:paraId="678C021C" w14:textId="77777777" w:rsidR="005B5538" w:rsidRDefault="005B5538" w:rsidP="00972812"/>
    <w:p w14:paraId="0139EA81" w14:textId="77777777" w:rsidR="005B5538" w:rsidRDefault="005B5538" w:rsidP="00972812"/>
    <w:p w14:paraId="25E613C8" w14:textId="77777777" w:rsidR="005B5538" w:rsidRDefault="005B5538" w:rsidP="00972812"/>
    <w:p w14:paraId="0691ACFD" w14:textId="77777777" w:rsidR="005B5538" w:rsidRDefault="005B5538" w:rsidP="00972812"/>
    <w:p w14:paraId="1DA60FE9" w14:textId="77777777" w:rsidR="005B5538" w:rsidRDefault="005B5538" w:rsidP="00972812"/>
    <w:p w14:paraId="06BD1D00" w14:textId="77777777" w:rsidR="005B5538" w:rsidRDefault="005B5538" w:rsidP="00972812"/>
    <w:p w14:paraId="200E3F70" w14:textId="77777777" w:rsidR="005B5538" w:rsidRDefault="005B5538" w:rsidP="00972812"/>
    <w:p w14:paraId="5DA470E2" w14:textId="77777777" w:rsidR="005B5538" w:rsidRDefault="005B5538" w:rsidP="00972812"/>
    <w:p w14:paraId="088B7159" w14:textId="77777777" w:rsidR="005B5538" w:rsidRDefault="005B5538" w:rsidP="00972812"/>
    <w:p w14:paraId="68881A07" w14:textId="77777777" w:rsidR="005B5538" w:rsidRDefault="005B5538" w:rsidP="00972812"/>
    <w:p w14:paraId="485B6F4F" w14:textId="77777777" w:rsidR="005B5538" w:rsidRDefault="005B5538" w:rsidP="00972812"/>
    <w:p w14:paraId="76CA11B2" w14:textId="77777777" w:rsidR="005B5538" w:rsidRDefault="005B5538" w:rsidP="00972812"/>
    <w:p w14:paraId="4115DE5D" w14:textId="77777777" w:rsidR="005B5538" w:rsidRDefault="005B5538" w:rsidP="00972812"/>
    <w:p w14:paraId="7F0063A2" w14:textId="77777777" w:rsidR="005B5538" w:rsidRDefault="005B5538" w:rsidP="00972812"/>
    <w:p w14:paraId="4CFB337D" w14:textId="77777777" w:rsidR="005B5538" w:rsidRDefault="005B5538" w:rsidP="00972812"/>
    <w:p w14:paraId="5BF32324" w14:textId="77777777" w:rsidR="005B5538" w:rsidRDefault="005B5538" w:rsidP="00972812"/>
    <w:p w14:paraId="19980907" w14:textId="77777777" w:rsidR="005B5538" w:rsidRDefault="005B5538" w:rsidP="00972812"/>
    <w:p w14:paraId="789F0910" w14:textId="77777777" w:rsidR="005B5538" w:rsidRDefault="005B5538" w:rsidP="00972812"/>
    <w:p w14:paraId="082B9B82" w14:textId="77777777" w:rsidR="005B5538" w:rsidRDefault="005B5538" w:rsidP="00972812"/>
    <w:p w14:paraId="0BF984E6" w14:textId="77777777" w:rsidR="005B5538" w:rsidRDefault="005B5538" w:rsidP="00972812"/>
    <w:p w14:paraId="7E6C27A5" w14:textId="77777777" w:rsidR="005B5538" w:rsidRDefault="005B5538" w:rsidP="00972812"/>
    <w:p w14:paraId="1639D8B5" w14:textId="77777777" w:rsidR="005B5538" w:rsidRDefault="005B5538" w:rsidP="00972812"/>
    <w:p w14:paraId="443B63A8" w14:textId="77777777" w:rsidR="005B5538" w:rsidRDefault="005B5538" w:rsidP="00972812"/>
    <w:p w14:paraId="356AFDF2" w14:textId="77777777" w:rsidR="005B5538" w:rsidRDefault="005B5538" w:rsidP="00972812"/>
    <w:p w14:paraId="649D058D" w14:textId="77777777" w:rsidR="005B5538" w:rsidRDefault="005B5538" w:rsidP="00972812"/>
    <w:p w14:paraId="76EAEDDA" w14:textId="77777777" w:rsidR="005B5538" w:rsidRDefault="005B5538" w:rsidP="00972812"/>
    <w:p w14:paraId="2DB3B929" w14:textId="77777777" w:rsidR="005B5538" w:rsidRDefault="005B5538" w:rsidP="00972812"/>
    <w:p w14:paraId="62D32233" w14:textId="77777777" w:rsidR="005B5538" w:rsidRDefault="005B5538" w:rsidP="00972812"/>
    <w:p w14:paraId="58D3E33B" w14:textId="77777777" w:rsidR="005B5538" w:rsidRDefault="005B5538" w:rsidP="00972812"/>
    <w:p w14:paraId="53C12D11" w14:textId="77777777" w:rsidR="005B5538" w:rsidRDefault="005B5538" w:rsidP="00972812"/>
    <w:p w14:paraId="34EACED3" w14:textId="77777777" w:rsidR="005B5538" w:rsidRDefault="005B5538"/>
    <w:p w14:paraId="2F0D52D7" w14:textId="77777777" w:rsidR="005B5538" w:rsidRDefault="005B5538" w:rsidP="005272A3"/>
    <w:p w14:paraId="2D2FC1F2" w14:textId="77777777" w:rsidR="005B5538" w:rsidRDefault="005B5538" w:rsidP="005272A3"/>
    <w:p w14:paraId="1C303177" w14:textId="77777777" w:rsidR="005B5538" w:rsidRDefault="005B5538" w:rsidP="005272A3"/>
    <w:p w14:paraId="7FE65FD1" w14:textId="77777777" w:rsidR="005B5538" w:rsidRDefault="005B5538" w:rsidP="005272A3"/>
    <w:p w14:paraId="43F6E0F8" w14:textId="77777777" w:rsidR="005B5538" w:rsidRDefault="005B5538"/>
    <w:p w14:paraId="7121504D" w14:textId="77777777" w:rsidR="005B5538" w:rsidRDefault="005B5538" w:rsidP="00B472EE"/>
    <w:p w14:paraId="26127B62" w14:textId="77777777" w:rsidR="005B5538" w:rsidRDefault="005B5538" w:rsidP="00B0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BC0C54" w14:textId="77777777" w:rsidR="005B5538" w:rsidRDefault="005B5538" w:rsidP="00972812">
      <w:r>
        <w:separator/>
      </w:r>
    </w:p>
    <w:p w14:paraId="1B31E4B5" w14:textId="77777777" w:rsidR="005B5538" w:rsidRDefault="005B5538" w:rsidP="00972812"/>
    <w:p w14:paraId="641FC6B3" w14:textId="77777777" w:rsidR="005B5538" w:rsidRDefault="005B5538" w:rsidP="00972812"/>
    <w:p w14:paraId="32169DCA" w14:textId="77777777" w:rsidR="005B5538" w:rsidRDefault="005B5538" w:rsidP="00972812"/>
    <w:p w14:paraId="28B02347" w14:textId="77777777" w:rsidR="005B5538" w:rsidRDefault="005B5538" w:rsidP="00972812"/>
    <w:p w14:paraId="08462CEB" w14:textId="77777777" w:rsidR="005B5538" w:rsidRDefault="005B5538" w:rsidP="00972812"/>
    <w:p w14:paraId="0735E9D9" w14:textId="77777777" w:rsidR="005B5538" w:rsidRDefault="005B5538" w:rsidP="00972812"/>
    <w:p w14:paraId="3A58DF55" w14:textId="77777777" w:rsidR="005B5538" w:rsidRDefault="005B5538" w:rsidP="00972812"/>
    <w:p w14:paraId="7E7C8DE0" w14:textId="77777777" w:rsidR="005B5538" w:rsidRDefault="005B5538" w:rsidP="00972812"/>
    <w:p w14:paraId="0B5BCDF4" w14:textId="77777777" w:rsidR="005B5538" w:rsidRDefault="005B5538" w:rsidP="00972812"/>
    <w:p w14:paraId="5BF8BB9E" w14:textId="77777777" w:rsidR="005B5538" w:rsidRDefault="005B5538" w:rsidP="00972812"/>
    <w:p w14:paraId="70427C27" w14:textId="77777777" w:rsidR="005B5538" w:rsidRDefault="005B5538" w:rsidP="00972812"/>
    <w:p w14:paraId="41A1E99E" w14:textId="77777777" w:rsidR="005B5538" w:rsidRDefault="005B5538" w:rsidP="00972812"/>
    <w:p w14:paraId="7B8C1934" w14:textId="77777777" w:rsidR="005B5538" w:rsidRDefault="005B5538" w:rsidP="00972812"/>
    <w:p w14:paraId="48AFD2AE" w14:textId="77777777" w:rsidR="005B5538" w:rsidRDefault="005B5538" w:rsidP="00972812"/>
    <w:p w14:paraId="1C32418B" w14:textId="77777777" w:rsidR="005B5538" w:rsidRDefault="005B5538" w:rsidP="00972812"/>
    <w:p w14:paraId="4F092D4A" w14:textId="77777777" w:rsidR="005B5538" w:rsidRDefault="005B5538" w:rsidP="00972812"/>
    <w:p w14:paraId="2E1B47C6" w14:textId="77777777" w:rsidR="005B5538" w:rsidRDefault="005B5538" w:rsidP="00972812"/>
    <w:p w14:paraId="679D533D" w14:textId="77777777" w:rsidR="005B5538" w:rsidRDefault="005B5538" w:rsidP="00972812"/>
    <w:p w14:paraId="198F42F9" w14:textId="77777777" w:rsidR="005B5538" w:rsidRDefault="005B5538" w:rsidP="00972812"/>
    <w:p w14:paraId="28090EF1" w14:textId="77777777" w:rsidR="005B5538" w:rsidRDefault="005B5538" w:rsidP="00972812"/>
    <w:p w14:paraId="7E8F0E23" w14:textId="77777777" w:rsidR="005B5538" w:rsidRDefault="005B5538" w:rsidP="00972812"/>
    <w:p w14:paraId="511E45B5" w14:textId="77777777" w:rsidR="005B5538" w:rsidRDefault="005B5538" w:rsidP="00972812"/>
    <w:p w14:paraId="1165074D" w14:textId="77777777" w:rsidR="005B5538" w:rsidRDefault="005B5538" w:rsidP="00972812"/>
    <w:p w14:paraId="6BD5C094" w14:textId="77777777" w:rsidR="005B5538" w:rsidRDefault="005B5538" w:rsidP="00972812"/>
    <w:p w14:paraId="0249E308" w14:textId="77777777" w:rsidR="005B5538" w:rsidRDefault="005B5538"/>
    <w:p w14:paraId="679767B8" w14:textId="77777777" w:rsidR="005B5538" w:rsidRDefault="005B5538" w:rsidP="005272A3"/>
    <w:p w14:paraId="3672F86E" w14:textId="77777777" w:rsidR="005B5538" w:rsidRDefault="005B5538" w:rsidP="005272A3"/>
    <w:p w14:paraId="73B164BB" w14:textId="77777777" w:rsidR="005B5538" w:rsidRDefault="005B5538" w:rsidP="005272A3"/>
    <w:p w14:paraId="777252CA" w14:textId="77777777" w:rsidR="005B5538" w:rsidRDefault="005B5538" w:rsidP="005272A3"/>
    <w:p w14:paraId="77DF0F22" w14:textId="77777777" w:rsidR="005B5538" w:rsidRDefault="005B5538"/>
    <w:p w14:paraId="43548004" w14:textId="77777777" w:rsidR="005B5538" w:rsidRDefault="005B5538" w:rsidP="00B472EE"/>
    <w:p w14:paraId="1BBFEC40" w14:textId="77777777" w:rsidR="005B5538" w:rsidRDefault="005B5538" w:rsidP="00B002DA"/>
  </w:footnote>
  <w:footnote w:type="continuationSeparator" w:id="0">
    <w:p w14:paraId="5443100A" w14:textId="77777777" w:rsidR="005B5538" w:rsidRDefault="005B5538" w:rsidP="00972812">
      <w:r>
        <w:continuationSeparator/>
      </w:r>
    </w:p>
    <w:p w14:paraId="2BCB2102" w14:textId="77777777" w:rsidR="005B5538" w:rsidRDefault="005B5538" w:rsidP="00972812"/>
    <w:p w14:paraId="2ABE073F" w14:textId="77777777" w:rsidR="005B5538" w:rsidRDefault="005B5538" w:rsidP="00972812"/>
    <w:p w14:paraId="5728B43B" w14:textId="77777777" w:rsidR="005B5538" w:rsidRDefault="005B5538" w:rsidP="00972812"/>
    <w:p w14:paraId="4F972C0D" w14:textId="77777777" w:rsidR="005B5538" w:rsidRDefault="005B5538" w:rsidP="00972812"/>
    <w:p w14:paraId="7581C8C9" w14:textId="77777777" w:rsidR="005B5538" w:rsidRDefault="005B5538" w:rsidP="00972812"/>
    <w:p w14:paraId="0F00AD9A" w14:textId="77777777" w:rsidR="005B5538" w:rsidRDefault="005B5538" w:rsidP="00972812"/>
    <w:p w14:paraId="281093AF" w14:textId="77777777" w:rsidR="005B5538" w:rsidRDefault="005B5538" w:rsidP="00972812"/>
    <w:p w14:paraId="1EFE76E5" w14:textId="77777777" w:rsidR="005B5538" w:rsidRDefault="005B5538" w:rsidP="00972812"/>
    <w:p w14:paraId="2323EC43" w14:textId="77777777" w:rsidR="005B5538" w:rsidRDefault="005B5538" w:rsidP="00972812"/>
    <w:p w14:paraId="342B7B3E" w14:textId="77777777" w:rsidR="005B5538" w:rsidRDefault="005B5538" w:rsidP="00972812"/>
    <w:p w14:paraId="0323B625" w14:textId="77777777" w:rsidR="005B5538" w:rsidRDefault="005B5538" w:rsidP="00972812"/>
    <w:p w14:paraId="0C0F5AE6" w14:textId="77777777" w:rsidR="005B5538" w:rsidRDefault="005B5538" w:rsidP="00972812"/>
    <w:p w14:paraId="441ED88A" w14:textId="77777777" w:rsidR="005B5538" w:rsidRDefault="005B5538" w:rsidP="00972812"/>
    <w:p w14:paraId="6E65EC54" w14:textId="77777777" w:rsidR="005B5538" w:rsidRDefault="005B5538" w:rsidP="00972812"/>
    <w:p w14:paraId="57284B00" w14:textId="77777777" w:rsidR="005B5538" w:rsidRDefault="005B5538" w:rsidP="00972812"/>
    <w:p w14:paraId="3FD21BD6" w14:textId="77777777" w:rsidR="005B5538" w:rsidRDefault="005B5538" w:rsidP="00972812"/>
    <w:p w14:paraId="7A82BC9A" w14:textId="77777777" w:rsidR="005B5538" w:rsidRDefault="005B5538" w:rsidP="00972812"/>
    <w:p w14:paraId="048A5450" w14:textId="77777777" w:rsidR="005B5538" w:rsidRDefault="005B5538" w:rsidP="00972812"/>
    <w:p w14:paraId="49D137FC" w14:textId="77777777" w:rsidR="005B5538" w:rsidRDefault="005B5538" w:rsidP="00972812"/>
    <w:p w14:paraId="7A5D9DDA" w14:textId="77777777" w:rsidR="005B5538" w:rsidRDefault="005B5538" w:rsidP="00972812"/>
    <w:p w14:paraId="747DB631" w14:textId="77777777" w:rsidR="005B5538" w:rsidRDefault="005B5538" w:rsidP="00972812"/>
    <w:p w14:paraId="15C37BB3" w14:textId="77777777" w:rsidR="005B5538" w:rsidRDefault="005B5538" w:rsidP="00972812"/>
    <w:p w14:paraId="076D4C49" w14:textId="77777777" w:rsidR="005B5538" w:rsidRDefault="005B5538" w:rsidP="00972812"/>
    <w:p w14:paraId="07144039" w14:textId="77777777" w:rsidR="005B5538" w:rsidRDefault="005B5538" w:rsidP="00972812"/>
    <w:p w14:paraId="2EF08AEC" w14:textId="77777777" w:rsidR="005B5538" w:rsidRDefault="005B5538" w:rsidP="00972812"/>
    <w:p w14:paraId="5D0E4CC2" w14:textId="77777777" w:rsidR="005B5538" w:rsidRDefault="005B5538" w:rsidP="00972812"/>
    <w:p w14:paraId="08A3A431" w14:textId="77777777" w:rsidR="005B5538" w:rsidRDefault="005B5538" w:rsidP="00972812"/>
    <w:p w14:paraId="08DEACFE" w14:textId="77777777" w:rsidR="005B5538" w:rsidRDefault="005B5538" w:rsidP="00972812"/>
    <w:p w14:paraId="619F40CC" w14:textId="77777777" w:rsidR="005B5538" w:rsidRDefault="005B5538" w:rsidP="00972812"/>
    <w:p w14:paraId="3585B89D" w14:textId="77777777" w:rsidR="005B5538" w:rsidRDefault="005B5538" w:rsidP="00972812"/>
    <w:p w14:paraId="66082517" w14:textId="77777777" w:rsidR="005B5538" w:rsidRDefault="005B5538" w:rsidP="00972812"/>
    <w:p w14:paraId="6183DD30" w14:textId="77777777" w:rsidR="005B5538" w:rsidRDefault="005B5538" w:rsidP="00972812"/>
    <w:p w14:paraId="1AC9619E" w14:textId="77777777" w:rsidR="005B5538" w:rsidRDefault="005B5538" w:rsidP="00972812"/>
    <w:p w14:paraId="3AB2A272" w14:textId="77777777" w:rsidR="005B5538" w:rsidRDefault="005B5538"/>
    <w:p w14:paraId="720EC428" w14:textId="77777777" w:rsidR="005B5538" w:rsidRDefault="005B5538" w:rsidP="005272A3"/>
    <w:p w14:paraId="3B881D14" w14:textId="77777777" w:rsidR="005B5538" w:rsidRDefault="005B5538" w:rsidP="005272A3"/>
    <w:p w14:paraId="6FD06D7E" w14:textId="77777777" w:rsidR="005B5538" w:rsidRDefault="005B5538" w:rsidP="005272A3"/>
    <w:p w14:paraId="2A0563D3" w14:textId="77777777" w:rsidR="005B5538" w:rsidRDefault="005B5538" w:rsidP="005272A3"/>
    <w:p w14:paraId="2BD3629B" w14:textId="77777777" w:rsidR="005B5538" w:rsidRDefault="005B5538"/>
    <w:p w14:paraId="677A9CB0" w14:textId="77777777" w:rsidR="005B5538" w:rsidRDefault="005B5538" w:rsidP="00B472EE"/>
    <w:p w14:paraId="65D9F79C" w14:textId="77777777" w:rsidR="005B5538" w:rsidRDefault="005B5538" w:rsidP="00B002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B9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99D"/>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2AD8"/>
    <w:rsid w:val="000438D5"/>
    <w:rsid w:val="00044B7D"/>
    <w:rsid w:val="00044C36"/>
    <w:rsid w:val="00046157"/>
    <w:rsid w:val="00047328"/>
    <w:rsid w:val="000500A2"/>
    <w:rsid w:val="0005036F"/>
    <w:rsid w:val="000511B3"/>
    <w:rsid w:val="00051A31"/>
    <w:rsid w:val="00051A51"/>
    <w:rsid w:val="00052630"/>
    <w:rsid w:val="00052712"/>
    <w:rsid w:val="00052B47"/>
    <w:rsid w:val="00054150"/>
    <w:rsid w:val="00054F5A"/>
    <w:rsid w:val="000558AF"/>
    <w:rsid w:val="0005610C"/>
    <w:rsid w:val="00056B33"/>
    <w:rsid w:val="00057334"/>
    <w:rsid w:val="000605BC"/>
    <w:rsid w:val="00061454"/>
    <w:rsid w:val="000617F5"/>
    <w:rsid w:val="000624EF"/>
    <w:rsid w:val="00064C0B"/>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1CD1"/>
    <w:rsid w:val="000823A9"/>
    <w:rsid w:val="000831CB"/>
    <w:rsid w:val="00084447"/>
    <w:rsid w:val="00086218"/>
    <w:rsid w:val="0008752E"/>
    <w:rsid w:val="00090528"/>
    <w:rsid w:val="0009114B"/>
    <w:rsid w:val="00091371"/>
    <w:rsid w:val="000913FE"/>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5A54"/>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37A"/>
    <w:rsid w:val="001144BC"/>
    <w:rsid w:val="0011471A"/>
    <w:rsid w:val="001153A0"/>
    <w:rsid w:val="00116BE4"/>
    <w:rsid w:val="00116CCF"/>
    <w:rsid w:val="001173DF"/>
    <w:rsid w:val="00117E6F"/>
    <w:rsid w:val="00120020"/>
    <w:rsid w:val="001202B3"/>
    <w:rsid w:val="001210D7"/>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8A9"/>
    <w:rsid w:val="00133BC3"/>
    <w:rsid w:val="00135462"/>
    <w:rsid w:val="001354CB"/>
    <w:rsid w:val="00135ED6"/>
    <w:rsid w:val="00136476"/>
    <w:rsid w:val="00137168"/>
    <w:rsid w:val="0013729B"/>
    <w:rsid w:val="00140BA4"/>
    <w:rsid w:val="00142DB2"/>
    <w:rsid w:val="00143D40"/>
    <w:rsid w:val="00144E32"/>
    <w:rsid w:val="00144E83"/>
    <w:rsid w:val="001459F2"/>
    <w:rsid w:val="00145F69"/>
    <w:rsid w:val="00145F98"/>
    <w:rsid w:val="00146308"/>
    <w:rsid w:val="00146EE1"/>
    <w:rsid w:val="0014785F"/>
    <w:rsid w:val="00147B63"/>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7E5"/>
    <w:rsid w:val="00183FE1"/>
    <w:rsid w:val="00184CE5"/>
    <w:rsid w:val="00185740"/>
    <w:rsid w:val="00187032"/>
    <w:rsid w:val="00187174"/>
    <w:rsid w:val="00187CA5"/>
    <w:rsid w:val="0019064E"/>
    <w:rsid w:val="00192084"/>
    <w:rsid w:val="00192101"/>
    <w:rsid w:val="00192BD0"/>
    <w:rsid w:val="00193DAA"/>
    <w:rsid w:val="00194AA6"/>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D9F"/>
    <w:rsid w:val="001D3FAF"/>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569"/>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43E"/>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0E18"/>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18F"/>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3CAD"/>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5"/>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79D"/>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6F0"/>
    <w:rsid w:val="004B6D40"/>
    <w:rsid w:val="004B7982"/>
    <w:rsid w:val="004C052C"/>
    <w:rsid w:val="004C0DFC"/>
    <w:rsid w:val="004C258B"/>
    <w:rsid w:val="004C3A1B"/>
    <w:rsid w:val="004C5AB3"/>
    <w:rsid w:val="004C6DA1"/>
    <w:rsid w:val="004C6E0E"/>
    <w:rsid w:val="004C764E"/>
    <w:rsid w:val="004C7D75"/>
    <w:rsid w:val="004D03C4"/>
    <w:rsid w:val="004D0700"/>
    <w:rsid w:val="004D1ED0"/>
    <w:rsid w:val="004D3460"/>
    <w:rsid w:val="004D3E38"/>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D46"/>
    <w:rsid w:val="00571F6E"/>
    <w:rsid w:val="00572A54"/>
    <w:rsid w:val="00572EBE"/>
    <w:rsid w:val="0057543C"/>
    <w:rsid w:val="00575552"/>
    <w:rsid w:val="0057572C"/>
    <w:rsid w:val="00575907"/>
    <w:rsid w:val="00575B6F"/>
    <w:rsid w:val="00576788"/>
    <w:rsid w:val="00576FC7"/>
    <w:rsid w:val="00577C81"/>
    <w:rsid w:val="005816C2"/>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53F2"/>
    <w:rsid w:val="005B5538"/>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39CD"/>
    <w:rsid w:val="005D6CEC"/>
    <w:rsid w:val="005D7B37"/>
    <w:rsid w:val="005D7E67"/>
    <w:rsid w:val="005E0066"/>
    <w:rsid w:val="005E04B7"/>
    <w:rsid w:val="005E0D3E"/>
    <w:rsid w:val="005E1B5B"/>
    <w:rsid w:val="005E209D"/>
    <w:rsid w:val="005E2318"/>
    <w:rsid w:val="005E336A"/>
    <w:rsid w:val="005E3BE6"/>
    <w:rsid w:val="005E50F0"/>
    <w:rsid w:val="005E5F15"/>
    <w:rsid w:val="005E66D3"/>
    <w:rsid w:val="005E6C22"/>
    <w:rsid w:val="005E7068"/>
    <w:rsid w:val="005E728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4869"/>
    <w:rsid w:val="00604F21"/>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25"/>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6B7E"/>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99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0E34"/>
    <w:rsid w:val="0083110C"/>
    <w:rsid w:val="008322FE"/>
    <w:rsid w:val="0083236B"/>
    <w:rsid w:val="0083274C"/>
    <w:rsid w:val="00832E6D"/>
    <w:rsid w:val="0083375E"/>
    <w:rsid w:val="00833AC3"/>
    <w:rsid w:val="00834076"/>
    <w:rsid w:val="00835791"/>
    <w:rsid w:val="00837284"/>
    <w:rsid w:val="00837AB1"/>
    <w:rsid w:val="008405E6"/>
    <w:rsid w:val="00840AF1"/>
    <w:rsid w:val="00840DC7"/>
    <w:rsid w:val="00841B13"/>
    <w:rsid w:val="00841C32"/>
    <w:rsid w:val="00842C30"/>
    <w:rsid w:val="00842E78"/>
    <w:rsid w:val="0084499B"/>
    <w:rsid w:val="00844E77"/>
    <w:rsid w:val="00845A26"/>
    <w:rsid w:val="00847314"/>
    <w:rsid w:val="00850509"/>
    <w:rsid w:val="008505E1"/>
    <w:rsid w:val="00850785"/>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AAF"/>
    <w:rsid w:val="00870D6F"/>
    <w:rsid w:val="008720F9"/>
    <w:rsid w:val="00872ACD"/>
    <w:rsid w:val="008739F4"/>
    <w:rsid w:val="008740F6"/>
    <w:rsid w:val="0087419E"/>
    <w:rsid w:val="008746C4"/>
    <w:rsid w:val="00875F34"/>
    <w:rsid w:val="008765B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963"/>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71A"/>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71A"/>
    <w:rsid w:val="008F2AE9"/>
    <w:rsid w:val="008F318A"/>
    <w:rsid w:val="008F39AA"/>
    <w:rsid w:val="008F4DB2"/>
    <w:rsid w:val="008F4DEF"/>
    <w:rsid w:val="008F6796"/>
    <w:rsid w:val="008F7307"/>
    <w:rsid w:val="008F7BE4"/>
    <w:rsid w:val="008F7C7F"/>
    <w:rsid w:val="00900127"/>
    <w:rsid w:val="009003CF"/>
    <w:rsid w:val="00900FE6"/>
    <w:rsid w:val="009024E7"/>
    <w:rsid w:val="00902A7F"/>
    <w:rsid w:val="00902DFF"/>
    <w:rsid w:val="00902E83"/>
    <w:rsid w:val="00903A59"/>
    <w:rsid w:val="00903B55"/>
    <w:rsid w:val="00907761"/>
    <w:rsid w:val="009102B8"/>
    <w:rsid w:val="00912665"/>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842"/>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0C44"/>
    <w:rsid w:val="00961460"/>
    <w:rsid w:val="00961B32"/>
    <w:rsid w:val="00962964"/>
    <w:rsid w:val="0096326E"/>
    <w:rsid w:val="009633D9"/>
    <w:rsid w:val="009634F0"/>
    <w:rsid w:val="00963E6A"/>
    <w:rsid w:val="00963EBC"/>
    <w:rsid w:val="00964253"/>
    <w:rsid w:val="009653DE"/>
    <w:rsid w:val="00965CDC"/>
    <w:rsid w:val="0096616C"/>
    <w:rsid w:val="009666A5"/>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108"/>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2AD"/>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F1058"/>
    <w:rsid w:val="009F1954"/>
    <w:rsid w:val="009F1B83"/>
    <w:rsid w:val="009F1D25"/>
    <w:rsid w:val="009F2243"/>
    <w:rsid w:val="009F2823"/>
    <w:rsid w:val="009F310A"/>
    <w:rsid w:val="009F4342"/>
    <w:rsid w:val="009F4C69"/>
    <w:rsid w:val="009F53B5"/>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1AAE"/>
    <w:rsid w:val="00A12260"/>
    <w:rsid w:val="00A12877"/>
    <w:rsid w:val="00A12ACF"/>
    <w:rsid w:val="00A139E6"/>
    <w:rsid w:val="00A13CDC"/>
    <w:rsid w:val="00A144A9"/>
    <w:rsid w:val="00A149AB"/>
    <w:rsid w:val="00A152EE"/>
    <w:rsid w:val="00A16038"/>
    <w:rsid w:val="00A1604E"/>
    <w:rsid w:val="00A16272"/>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071"/>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AB4"/>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900"/>
    <w:rsid w:val="00AE5E93"/>
    <w:rsid w:val="00AE6132"/>
    <w:rsid w:val="00AE631B"/>
    <w:rsid w:val="00AE697E"/>
    <w:rsid w:val="00AE6B7A"/>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6F7"/>
    <w:rsid w:val="00AF789C"/>
    <w:rsid w:val="00B00090"/>
    <w:rsid w:val="00B002DA"/>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318"/>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2EE"/>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A68DC"/>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7E5"/>
    <w:rsid w:val="00CB1044"/>
    <w:rsid w:val="00CB253C"/>
    <w:rsid w:val="00CB31CD"/>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58D"/>
    <w:rsid w:val="00CE18D8"/>
    <w:rsid w:val="00CE2C6D"/>
    <w:rsid w:val="00CE369E"/>
    <w:rsid w:val="00CE3AB5"/>
    <w:rsid w:val="00CE4919"/>
    <w:rsid w:val="00CE5D89"/>
    <w:rsid w:val="00CE63ED"/>
    <w:rsid w:val="00CE64CC"/>
    <w:rsid w:val="00CE6884"/>
    <w:rsid w:val="00CE78D5"/>
    <w:rsid w:val="00CF02F3"/>
    <w:rsid w:val="00CF04BE"/>
    <w:rsid w:val="00CF105C"/>
    <w:rsid w:val="00CF14F8"/>
    <w:rsid w:val="00CF184D"/>
    <w:rsid w:val="00CF2134"/>
    <w:rsid w:val="00CF31B0"/>
    <w:rsid w:val="00CF34DD"/>
    <w:rsid w:val="00CF39EE"/>
    <w:rsid w:val="00CF3B58"/>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3E3E"/>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4DB2"/>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1258"/>
    <w:rsid w:val="00DB49E1"/>
    <w:rsid w:val="00DB4B61"/>
    <w:rsid w:val="00DB58FF"/>
    <w:rsid w:val="00DB71B4"/>
    <w:rsid w:val="00DB7781"/>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4748"/>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3B3"/>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160"/>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375E"/>
    <w:rsid w:val="00F66243"/>
    <w:rsid w:val="00F66337"/>
    <w:rsid w:val="00F70A1A"/>
    <w:rsid w:val="00F72843"/>
    <w:rsid w:val="00F72CBA"/>
    <w:rsid w:val="00F72D9B"/>
    <w:rsid w:val="00F7313E"/>
    <w:rsid w:val="00F73E79"/>
    <w:rsid w:val="00F741D7"/>
    <w:rsid w:val="00F746F0"/>
    <w:rsid w:val="00F747EB"/>
    <w:rsid w:val="00F74EA6"/>
    <w:rsid w:val="00F75286"/>
    <w:rsid w:val="00F764F1"/>
    <w:rsid w:val="00F766AA"/>
    <w:rsid w:val="00F76D34"/>
    <w:rsid w:val="00F77B75"/>
    <w:rsid w:val="00F8171C"/>
    <w:rsid w:val="00F818D4"/>
    <w:rsid w:val="00F827BF"/>
    <w:rsid w:val="00F8355F"/>
    <w:rsid w:val="00F84662"/>
    <w:rsid w:val="00F84D29"/>
    <w:rsid w:val="00F86EA1"/>
    <w:rsid w:val="00F9027D"/>
    <w:rsid w:val="00F9036E"/>
    <w:rsid w:val="00F92BE3"/>
    <w:rsid w:val="00F93F34"/>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561D"/>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4EE3"/>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B002DA"/>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 TargetMode="Externa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image" Target="media/image22.png"/><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image" Target="media/image21.jpg"/><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67"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hyperlink" Target="https://lors.azurewebsites.ne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800"/>
            <a:t>Captura da base de dados</a:t>
          </a:r>
        </a:p>
      </dgm:t>
    </dgm:pt>
    <dgm:pt modelId="{705C0524-E193-4561-9F57-D4C7666C28F1}" type="parTrans" cxnId="{FFFB8EA5-24A2-421B-9CEB-338FFE00B24B}">
      <dgm:prSet/>
      <dgm:spPr/>
      <dgm:t>
        <a:bodyPr/>
        <a:lstStyle/>
        <a:p>
          <a:pPr algn="ctr"/>
          <a:endParaRPr lang="pt-BR" sz="800"/>
        </a:p>
      </dgm:t>
    </dgm:pt>
    <dgm:pt modelId="{A3D5D729-4330-4CEB-A62C-2297777C1499}" type="sibTrans" cxnId="{FFFB8EA5-24A2-421B-9CEB-338FFE00B24B}">
      <dgm:prSet/>
      <dgm:spPr/>
      <dgm:t>
        <a:bodyPr/>
        <a:lstStyle/>
        <a:p>
          <a:pPr algn="ctr"/>
          <a:endParaRPr lang="pt-BR" sz="800"/>
        </a:p>
      </dgm:t>
    </dgm:pt>
    <dgm:pt modelId="{B6C3A918-182D-4926-ADD6-47C72A4F1863}">
      <dgm:prSet custT="1"/>
      <dgm:spPr/>
      <dgm:t>
        <a:bodyPr/>
        <a:lstStyle/>
        <a:p>
          <a:pPr algn="ctr"/>
          <a:r>
            <a:rPr lang="pt-BR" sz="800"/>
            <a:t>Definição das técnicas</a:t>
          </a:r>
        </a:p>
      </dgm:t>
    </dgm:pt>
    <dgm:pt modelId="{E46429C5-7115-492E-B0CF-2EAD74826DAE}" type="parTrans" cxnId="{8EC3C9F2-B311-48D0-8ED5-00582FC2F8AD}">
      <dgm:prSet/>
      <dgm:spPr/>
      <dgm:t>
        <a:bodyPr/>
        <a:lstStyle/>
        <a:p>
          <a:pPr algn="ctr"/>
          <a:endParaRPr lang="pt-BR" sz="800"/>
        </a:p>
      </dgm:t>
    </dgm:pt>
    <dgm:pt modelId="{1FF91B5B-7668-41C6-BE57-48D9AF4E489F}" type="sibTrans" cxnId="{8EC3C9F2-B311-48D0-8ED5-00582FC2F8AD}">
      <dgm:prSet/>
      <dgm:spPr/>
      <dgm:t>
        <a:bodyPr/>
        <a:lstStyle/>
        <a:p>
          <a:pPr algn="ctr"/>
          <a:endParaRPr lang="pt-BR" sz="800"/>
        </a:p>
      </dgm:t>
    </dgm:pt>
    <dgm:pt modelId="{CC5FF41E-B660-4347-97DA-9E9CD2601988}">
      <dgm:prSet custT="1"/>
      <dgm:spPr/>
      <dgm:t>
        <a:bodyPr/>
        <a:lstStyle/>
        <a:p>
          <a:pPr algn="ctr"/>
          <a:r>
            <a:rPr lang="pt-BR" sz="600"/>
            <a:t>Desenvolvimento do sistema de recomendação</a:t>
          </a:r>
        </a:p>
      </dgm:t>
    </dgm:pt>
    <dgm:pt modelId="{46F039A2-6F93-4903-9F7E-596541A90738}" type="parTrans" cxnId="{ECE17EC4-F4C0-42F4-AAFB-C942E9DCCFE1}">
      <dgm:prSet/>
      <dgm:spPr/>
      <dgm:t>
        <a:bodyPr/>
        <a:lstStyle/>
        <a:p>
          <a:pPr algn="ctr"/>
          <a:endParaRPr lang="pt-BR" sz="800"/>
        </a:p>
      </dgm:t>
    </dgm:pt>
    <dgm:pt modelId="{6B413DBF-0088-4EB8-98AE-ABFAAEC19E07}" type="sibTrans" cxnId="{ECE17EC4-F4C0-42F4-AAFB-C942E9DCCFE1}">
      <dgm:prSet/>
      <dgm:spPr/>
      <dgm:t>
        <a:bodyPr/>
        <a:lstStyle/>
        <a:p>
          <a:pPr algn="ctr"/>
          <a:endParaRPr lang="pt-BR" sz="800"/>
        </a:p>
      </dgm:t>
    </dgm:pt>
    <dgm:pt modelId="{CE0C2BEF-22F1-4E3D-9BA0-10C1E7B872E6}">
      <dgm:prSet phldrT="[Texto]" custT="1"/>
      <dgm:spPr/>
      <dgm:t>
        <a:bodyPr/>
        <a:lstStyle/>
        <a:p>
          <a:pPr algn="ctr"/>
          <a:r>
            <a:rPr lang="pt-BR" sz="800"/>
            <a:t>Distribuição do aplicativo</a:t>
          </a:r>
        </a:p>
      </dgm:t>
    </dgm:pt>
    <dgm:pt modelId="{BE7561AF-88CF-4D49-A4C7-530557971DDD}" type="parTrans" cxnId="{A7F3C3C9-EA84-4C35-B0AE-16962631D941}">
      <dgm:prSet/>
      <dgm:spPr/>
      <dgm:t>
        <a:bodyPr/>
        <a:lstStyle/>
        <a:p>
          <a:pPr algn="ctr"/>
          <a:endParaRPr lang="pt-BR" sz="800"/>
        </a:p>
      </dgm:t>
    </dgm:pt>
    <dgm:pt modelId="{08F5370E-27A9-480F-8A05-C221C1826509}" type="sibTrans" cxnId="{A7F3C3C9-EA84-4C35-B0AE-16962631D941}">
      <dgm:prSet/>
      <dgm:spPr/>
      <dgm:t>
        <a:bodyPr/>
        <a:lstStyle/>
        <a:p>
          <a:pPr algn="ctr"/>
          <a:endParaRPr lang="pt-BR" sz="800"/>
        </a:p>
      </dgm:t>
    </dgm:pt>
    <dgm:pt modelId="{64C3978B-5630-4DEA-9FFD-FA43E376C770}">
      <dgm:prSet phldrT="[Texto]" custT="1"/>
      <dgm:spPr/>
      <dgm:t>
        <a:bodyPr/>
        <a:lstStyle/>
        <a:p>
          <a:pPr algn="ctr"/>
          <a:r>
            <a:rPr lang="pt-BR" sz="800"/>
            <a:t>Questionário</a:t>
          </a:r>
        </a:p>
      </dgm:t>
    </dgm:pt>
    <dgm:pt modelId="{B5112079-90B9-4F92-93A4-24DD6E9119AC}" type="parTrans" cxnId="{1AA32520-5C32-49CC-ABD3-3FB379085F41}">
      <dgm:prSet/>
      <dgm:spPr/>
      <dgm:t>
        <a:bodyPr/>
        <a:lstStyle/>
        <a:p>
          <a:pPr algn="ctr"/>
          <a:endParaRPr lang="pt-BR" sz="800"/>
        </a:p>
      </dgm:t>
    </dgm:pt>
    <dgm:pt modelId="{5235EA07-B0F8-4316-B500-01DEB660B11B}" type="sibTrans" cxnId="{1AA32520-5C32-49CC-ABD3-3FB379085F41}">
      <dgm:prSet/>
      <dgm:spPr/>
      <dgm:t>
        <a:bodyPr/>
        <a:lstStyle/>
        <a:p>
          <a:pPr algn="ctr"/>
          <a:endParaRPr lang="pt-BR" sz="800"/>
        </a:p>
      </dgm:t>
    </dgm:pt>
    <dgm:pt modelId="{EF2740CF-B4BB-4BCC-9C37-69912D3EB63C}">
      <dgm:prSet custT="1"/>
      <dgm:spPr/>
      <dgm:t>
        <a:bodyPr/>
        <a:lstStyle/>
        <a:p>
          <a:pPr algn="ctr"/>
          <a:r>
            <a:rPr lang="pt-BR" sz="800"/>
            <a:t>Analise dos resultados</a:t>
          </a:r>
        </a:p>
      </dgm:t>
    </dgm:pt>
    <dgm:pt modelId="{BCC07FA8-1DBD-4743-B264-DB70091704DB}" type="parTrans" cxnId="{505CCF84-9689-449B-A7C4-0B8A1E8217E7}">
      <dgm:prSet/>
      <dgm:spPr/>
      <dgm:t>
        <a:bodyPr/>
        <a:lstStyle/>
        <a:p>
          <a:pPr algn="ctr"/>
          <a:endParaRPr lang="pt-BR" sz="800"/>
        </a:p>
      </dgm:t>
    </dgm:pt>
    <dgm:pt modelId="{6989D012-32A4-44A4-932D-96A7EADEDF8C}" type="sibTrans" cxnId="{505CCF84-9689-449B-A7C4-0B8A1E8217E7}">
      <dgm:prSet/>
      <dgm:spPr/>
      <dgm:t>
        <a:bodyPr/>
        <a:lstStyle/>
        <a:p>
          <a:pPr algn="ctr"/>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C7F393-7968-4FF7-BC23-986863382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7</TotalTime>
  <Pages>71</Pages>
  <Words>23973</Words>
  <Characters>129458</Characters>
  <Application>Microsoft Office Word</Application>
  <DocSecurity>0</DocSecurity>
  <Lines>1078</Lines>
  <Paragraphs>3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5312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3056</cp:revision>
  <cp:lastPrinted>2003-10-22T01:33:00Z</cp:lastPrinted>
  <dcterms:created xsi:type="dcterms:W3CDTF">2020-07-01T22:52:00Z</dcterms:created>
  <dcterms:modified xsi:type="dcterms:W3CDTF">2020-11-06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